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37CFF0A" w14:textId="0F6C6063" w:rsidR="00423604" w:rsidRDefault="00D012FD" w:rsidP="00D012FD">
      <w:pPr>
        <w:pStyle w:val="Ttulo1"/>
      </w:pPr>
      <w:r>
        <w:t>D-ID</w:t>
      </w:r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3134"/>
        <w:gridCol w:w="1776"/>
        <w:gridCol w:w="1808"/>
        <w:gridCol w:w="1776"/>
      </w:tblGrid>
      <w:tr w:rsidR="00D012FD" w:rsidRPr="00EE3EDD" w14:paraId="055B64E0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175E7CA" w14:textId="70C63A59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>
              <w:t xml:space="preserve"> </w:t>
            </w:r>
            <w:r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134A03A2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Build</w:t>
            </w:r>
            <w:proofErr w:type="spellEnd"/>
          </w:p>
        </w:tc>
        <w:tc>
          <w:tcPr>
            <w:tcW w:w="0" w:type="auto"/>
            <w:vAlign w:val="center"/>
          </w:tcPr>
          <w:p w14:paraId="197A09C3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Launch</w:t>
            </w:r>
            <w:proofErr w:type="spellEnd"/>
          </w:p>
        </w:tc>
        <w:tc>
          <w:tcPr>
            <w:tcW w:w="0" w:type="auto"/>
            <w:vAlign w:val="center"/>
          </w:tcPr>
          <w:p w14:paraId="79D5423F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Scale</w:t>
            </w:r>
            <w:proofErr w:type="spellEnd"/>
          </w:p>
        </w:tc>
      </w:tr>
      <w:tr w:rsidR="00D012FD" w:rsidRPr="00EE3EDD" w14:paraId="1D1D4C11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E398DC4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, precio mensual)</w:t>
            </w:r>
          </w:p>
        </w:tc>
        <w:tc>
          <w:tcPr>
            <w:tcW w:w="0" w:type="auto"/>
            <w:vAlign w:val="center"/>
          </w:tcPr>
          <w:p w14:paraId="21004802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.63 €</w:t>
            </w:r>
          </w:p>
        </w:tc>
        <w:tc>
          <w:tcPr>
            <w:tcW w:w="0" w:type="auto"/>
            <w:vAlign w:val="center"/>
          </w:tcPr>
          <w:p w14:paraId="22D74A39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.71 €</w:t>
            </w:r>
          </w:p>
        </w:tc>
        <w:tc>
          <w:tcPr>
            <w:tcW w:w="0" w:type="auto"/>
            <w:vAlign w:val="center"/>
          </w:tcPr>
          <w:p w14:paraId="384729D9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1.60€</w:t>
            </w:r>
          </w:p>
        </w:tc>
      </w:tr>
      <w:tr w:rsidR="00D012FD" w:rsidRPr="00EE3EDD" w14:paraId="26CB30C3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FBE0AD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64E6FEA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6 minutos</w:t>
            </w:r>
          </w:p>
        </w:tc>
        <w:tc>
          <w:tcPr>
            <w:tcW w:w="0" w:type="auto"/>
            <w:vAlign w:val="center"/>
          </w:tcPr>
          <w:p w14:paraId="0CC504A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5 minutos</w:t>
            </w:r>
          </w:p>
        </w:tc>
        <w:tc>
          <w:tcPr>
            <w:tcW w:w="0" w:type="auto"/>
            <w:vAlign w:val="center"/>
          </w:tcPr>
          <w:p w14:paraId="7D50FB72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00 minutos</w:t>
            </w:r>
          </w:p>
        </w:tc>
      </w:tr>
      <w:tr w:rsidR="00D012FD" w:rsidRPr="00EE3EDD" w14:paraId="6ABBCFAD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C1A757D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7E1A35A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2 minutos</w:t>
            </w:r>
          </w:p>
        </w:tc>
        <w:tc>
          <w:tcPr>
            <w:tcW w:w="0" w:type="auto"/>
            <w:vAlign w:val="center"/>
          </w:tcPr>
          <w:p w14:paraId="4E88D0B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90 minutos</w:t>
            </w:r>
          </w:p>
        </w:tc>
        <w:tc>
          <w:tcPr>
            <w:tcW w:w="0" w:type="auto"/>
            <w:vAlign w:val="center"/>
          </w:tcPr>
          <w:p w14:paraId="71BC9562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00 minutos</w:t>
            </w:r>
          </w:p>
        </w:tc>
      </w:tr>
      <w:tr w:rsidR="00D012FD" w:rsidRPr="00EE3EDD" w14:paraId="1699A01F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21B2273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2605604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374A8C9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2000A58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5B2D423C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A08A0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0FDCBE76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22836F03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27469E22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1860E2A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252E75D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7182C661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1017126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6F5E86A9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5B9C8A07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7E3F1D0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videos de avatar basado en foto 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fldChar w:fldCharType="begin"/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instrText xml:space="preserve"> ADDIN ZOTERO_ITEM CSL_CITATION {"citationID":"8ECrCuUR","properties":{"formattedCitation":"(D-ID Technical Support, 2024)","plainCitation":"(D-ID Technical Support, 2024)","noteIndex":0},"citationItems":[{"id":3,"uris":["http://zotero.org/users/local/Td0UMtth/items/9QBL96B5"],"itemData":{"id":3,"type":"post","container-title":"Specify output resolution","title":"Especificar Resolución de salida","URL":"https://docs.d-id.com/discuss/65cd0e2ad51b9a0017a6b182","author":[{"literal":"D-ID Technical Support"}],"accessed":{"date-parts":[["2025",4,3]]},"issued":{"date-parts":[["2024"]]}}}],"schema":"https://github.com/citation-style-language/schema/raw/master/csl-citation.json"} </w:instrTex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fldChar w:fldCharType="separate"/>
            </w:r>
            <w:r w:rsidRPr="007F78E7">
              <w:rPr>
                <w:rFonts w:ascii="Georgia" w:hAnsi="Georgia"/>
                <w:sz w:val="18"/>
                <w:szCs w:val="18"/>
              </w:rPr>
              <w:t>(</w:t>
            </w:r>
            <w:r w:rsidRPr="007F78E7">
              <w:rPr>
                <w:rFonts w:ascii="Georgia" w:hAnsi="Georgia"/>
                <w:color w:val="0070C0"/>
                <w:sz w:val="18"/>
                <w:szCs w:val="18"/>
              </w:rPr>
              <w:t>D-ID Technical Support, 2024</w:t>
            </w:r>
            <w:r w:rsidRPr="007F78E7">
              <w:rPr>
                <w:rFonts w:ascii="Georgia" w:hAnsi="Georgia"/>
                <w:sz w:val="18"/>
                <w:szCs w:val="18"/>
              </w:rPr>
              <w:t>)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5EC0ADE6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20DC3BA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3BE8589E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D012FD" w:rsidRPr="00EE3EDD" w14:paraId="4CAA2F1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F680636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74C30D0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79D77CFD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5AE2DFA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D012FD" w:rsidRPr="00EE3EDD" w14:paraId="791AB5B8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7DCFB5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33A21F3A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6D94D4E0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01B7894B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</w:tr>
      <w:tr w:rsidR="00D012FD" w:rsidRPr="00EE3EDD" w14:paraId="0D188BBB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0BA4BE2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55FDE734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089BA862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5697800E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</w:tr>
      <w:tr w:rsidR="00D012FD" w:rsidRPr="00EE3EDD" w14:paraId="5B2560BE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B534F7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</w:p>
        </w:tc>
        <w:tc>
          <w:tcPr>
            <w:tcW w:w="0" w:type="auto"/>
            <w:vAlign w:val="center"/>
          </w:tcPr>
          <w:p w14:paraId="1FBDABC5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0 (sólo avatares de foto)</w:t>
            </w:r>
          </w:p>
        </w:tc>
        <w:tc>
          <w:tcPr>
            <w:tcW w:w="0" w:type="auto"/>
            <w:vAlign w:val="center"/>
          </w:tcPr>
          <w:p w14:paraId="4A735559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1</w:t>
            </w:r>
          </w:p>
        </w:tc>
        <w:tc>
          <w:tcPr>
            <w:tcW w:w="0" w:type="auto"/>
            <w:vAlign w:val="center"/>
          </w:tcPr>
          <w:p w14:paraId="459E0B54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1</w:t>
            </w:r>
          </w:p>
        </w:tc>
      </w:tr>
      <w:tr w:rsidR="00D012FD" w:rsidRPr="00EE3EDD" w14:paraId="61BFE97E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3FD40F3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</w:t>
            </w:r>
          </w:p>
        </w:tc>
        <w:tc>
          <w:tcPr>
            <w:tcW w:w="0" w:type="auto"/>
            <w:vAlign w:val="center"/>
          </w:tcPr>
          <w:p w14:paraId="65B181A4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14:paraId="65C768D6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2E0DC80A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</w:t>
            </w:r>
          </w:p>
        </w:tc>
      </w:tr>
      <w:tr w:rsidR="00D012FD" w:rsidRPr="00EE3EDD" w14:paraId="169C8BF7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6D7A04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Proveedores)</w:t>
            </w:r>
          </w:p>
        </w:tc>
        <w:tc>
          <w:tcPr>
            <w:tcW w:w="0" w:type="auto"/>
            <w:vAlign w:val="center"/>
          </w:tcPr>
          <w:p w14:paraId="74EEACDD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7 voces (+idiomas)</w:t>
            </w:r>
          </w:p>
        </w:tc>
        <w:tc>
          <w:tcPr>
            <w:tcW w:w="0" w:type="auto"/>
            <w:vAlign w:val="center"/>
          </w:tcPr>
          <w:p w14:paraId="036A8A15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7 voces (+idiomas)</w:t>
            </w:r>
          </w:p>
        </w:tc>
        <w:tc>
          <w:tcPr>
            <w:tcW w:w="0" w:type="auto"/>
            <w:vAlign w:val="center"/>
          </w:tcPr>
          <w:p w14:paraId="293FFB68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7 voces (+idiomas)</w:t>
            </w:r>
          </w:p>
        </w:tc>
      </w:tr>
      <w:tr w:rsidR="00D012FD" w:rsidRPr="00EE3EDD" w14:paraId="14727E81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B24BA4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690C7BF0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Neutral, Feliz,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Serio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>, Sorpresa</w:t>
            </w:r>
          </w:p>
        </w:tc>
        <w:tc>
          <w:tcPr>
            <w:tcW w:w="0" w:type="auto"/>
            <w:vAlign w:val="center"/>
          </w:tcPr>
          <w:p w14:paraId="1EFB8A38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Neutral, Feliz,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Serio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>, Sorpresa</w:t>
            </w:r>
          </w:p>
        </w:tc>
        <w:tc>
          <w:tcPr>
            <w:tcW w:w="0" w:type="auto"/>
            <w:vAlign w:val="center"/>
          </w:tcPr>
          <w:p w14:paraId="32F24CA1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Neutral, Feliz,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Serio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>, Sorpresa</w:t>
            </w:r>
          </w:p>
        </w:tc>
      </w:tr>
      <w:tr w:rsidR="00D012FD" w:rsidRPr="00EE3EDD" w14:paraId="03E7B487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6BCF5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4DFD0F98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04C2AC4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 voz</w:t>
            </w:r>
          </w:p>
        </w:tc>
        <w:tc>
          <w:tcPr>
            <w:tcW w:w="0" w:type="auto"/>
            <w:vAlign w:val="center"/>
          </w:tcPr>
          <w:p w14:paraId="05114DF0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 voces</w:t>
            </w:r>
          </w:p>
        </w:tc>
      </w:tr>
      <w:tr w:rsidR="00D012FD" w:rsidRPr="00EE3EDD" w14:paraId="41E6507E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B0553B4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4668FDF1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9 lenguajes</w:t>
            </w:r>
          </w:p>
        </w:tc>
        <w:tc>
          <w:tcPr>
            <w:tcW w:w="0" w:type="auto"/>
            <w:vAlign w:val="center"/>
          </w:tcPr>
          <w:p w14:paraId="44E2F2D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9 lenguajes</w:t>
            </w:r>
          </w:p>
        </w:tc>
        <w:tc>
          <w:tcPr>
            <w:tcW w:w="0" w:type="auto"/>
            <w:vAlign w:val="center"/>
          </w:tcPr>
          <w:p w14:paraId="518A4E2F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9 lenguajes</w:t>
            </w:r>
          </w:p>
        </w:tc>
      </w:tr>
      <w:tr w:rsidR="00D012FD" w:rsidRPr="00EE3EDD" w14:paraId="5ADB9CB1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BAACF6F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22E4B11D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3A6B6C9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4630D802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D012FD" w:rsidRPr="00EE3EDD" w14:paraId="48B1B495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6171595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2EA3C27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mercial</w:t>
            </w:r>
          </w:p>
        </w:tc>
        <w:tc>
          <w:tcPr>
            <w:tcW w:w="0" w:type="auto"/>
            <w:vAlign w:val="center"/>
          </w:tcPr>
          <w:p w14:paraId="5B67C75D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375811DA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D012FD" w:rsidRPr="00EE3EDD" w14:paraId="114F4629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69908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40DB0B39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2E4A64A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7704E197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</w:tr>
      <w:tr w:rsidR="00D012FD" w:rsidRPr="00EE3EDD" w14:paraId="32ADADBD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434061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14098688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  <w:tc>
          <w:tcPr>
            <w:tcW w:w="0" w:type="auto"/>
            <w:vAlign w:val="center"/>
          </w:tcPr>
          <w:p w14:paraId="4C7AD936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Media</w:t>
            </w:r>
          </w:p>
        </w:tc>
        <w:tc>
          <w:tcPr>
            <w:tcW w:w="0" w:type="auto"/>
            <w:vAlign w:val="center"/>
          </w:tcPr>
          <w:p w14:paraId="1FEBC33D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</w:tbl>
    <w:p w14:paraId="4A7179F4" w14:textId="12E5B68C" w:rsidR="00D012FD" w:rsidRDefault="00D012FD"/>
    <w:p w14:paraId="19B41BD0" w14:textId="77777777" w:rsidR="00D012FD" w:rsidRDefault="00D012FD"/>
    <w:p w14:paraId="49A13999" w14:textId="77777777" w:rsidR="00D012FD" w:rsidRDefault="00D012FD"/>
    <w:p w14:paraId="2206A74A" w14:textId="77777777" w:rsidR="00D012FD" w:rsidRDefault="00D012FD"/>
    <w:p w14:paraId="396F2059" w14:textId="77777777" w:rsidR="00D012FD" w:rsidRDefault="00D012FD"/>
    <w:p w14:paraId="55E82413" w14:textId="77777777" w:rsidR="00D012FD" w:rsidRDefault="00D012FD"/>
    <w:p w14:paraId="776EA9B1" w14:textId="77777777" w:rsidR="00D012FD" w:rsidRDefault="00D012FD"/>
    <w:p w14:paraId="634FE4E8" w14:textId="77777777" w:rsidR="00D012FD" w:rsidRDefault="00D012FD"/>
    <w:p w14:paraId="60F72FB5" w14:textId="685B0C4E" w:rsidR="00D012FD" w:rsidRDefault="00D012FD" w:rsidP="00D012FD">
      <w:pPr>
        <w:pStyle w:val="Ttulo1"/>
      </w:pPr>
      <w:proofErr w:type="spellStart"/>
      <w:r>
        <w:lastRenderedPageBreak/>
        <w:t>Synthesia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86"/>
        <w:gridCol w:w="1888"/>
        <w:gridCol w:w="1888"/>
      </w:tblGrid>
      <w:tr w:rsidR="00D012FD" w:rsidRPr="00EE3EDD" w14:paraId="367007BD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E4F7E7B" w14:textId="77777777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7AB430FD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Starter*</w:t>
            </w:r>
          </w:p>
        </w:tc>
        <w:tc>
          <w:tcPr>
            <w:tcW w:w="0" w:type="auto"/>
            <w:vAlign w:val="center"/>
          </w:tcPr>
          <w:p w14:paraId="6DC840EF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Creator</w:t>
            </w:r>
            <w:proofErr w:type="spellEnd"/>
          </w:p>
        </w:tc>
      </w:tr>
      <w:tr w:rsidR="00D012FD" w:rsidRPr="00EE3EDD" w14:paraId="42701BDD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2E59B55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, precio mensual)</w:t>
            </w:r>
          </w:p>
        </w:tc>
        <w:tc>
          <w:tcPr>
            <w:tcW w:w="0" w:type="auto"/>
            <w:vAlign w:val="center"/>
          </w:tcPr>
          <w:p w14:paraId="3D84ABCD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6 €</w:t>
            </w:r>
          </w:p>
        </w:tc>
        <w:tc>
          <w:tcPr>
            <w:tcW w:w="0" w:type="auto"/>
            <w:vAlign w:val="center"/>
          </w:tcPr>
          <w:p w14:paraId="25BF997D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8 €</w:t>
            </w:r>
          </w:p>
        </w:tc>
      </w:tr>
      <w:tr w:rsidR="00D012FD" w:rsidRPr="00EE3EDD" w14:paraId="6E45061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1E9C3C0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60078E1D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 minutos</w:t>
            </w:r>
          </w:p>
        </w:tc>
        <w:tc>
          <w:tcPr>
            <w:tcW w:w="0" w:type="auto"/>
            <w:vAlign w:val="center"/>
          </w:tcPr>
          <w:p w14:paraId="1CE3E7E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 minutos</w:t>
            </w:r>
          </w:p>
        </w:tc>
      </w:tr>
      <w:tr w:rsidR="00D012FD" w:rsidRPr="00EE3EDD" w14:paraId="615BD16C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907E437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6ECB0AFD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center"/>
          </w:tcPr>
          <w:p w14:paraId="7E717328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4B9EEF06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7DFAD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6E0E004B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2A2E41CC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44414C6A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B4490B3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006FDC80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5E6ADA30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4124C63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1D4FC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378B6EB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7B247837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69B982E0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AD55671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25620FCF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center"/>
          </w:tcPr>
          <w:p w14:paraId="3E053B1C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731846E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CDEC630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5965C7BF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720p</w:t>
            </w:r>
          </w:p>
        </w:tc>
        <w:tc>
          <w:tcPr>
            <w:tcW w:w="0" w:type="auto"/>
            <w:vAlign w:val="center"/>
          </w:tcPr>
          <w:p w14:paraId="30ACDFF3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D012FD" w:rsidRPr="00EE3EDD" w14:paraId="78E7541F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5647BF6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7AF44BD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090DFE7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</w:tr>
      <w:tr w:rsidR="00D012FD" w:rsidRPr="00EE3EDD" w14:paraId="438B5FB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D931B00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6F7FC502" w14:textId="77777777" w:rsidR="00D012FD" w:rsidRPr="009D0DC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13B5E127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</w:tr>
      <w:tr w:rsidR="00D012FD" w:rsidRPr="00EE3EDD" w14:paraId="27E81E0F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4E40BC8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</w:p>
        </w:tc>
        <w:tc>
          <w:tcPr>
            <w:tcW w:w="0" w:type="auto"/>
            <w:vAlign w:val="center"/>
          </w:tcPr>
          <w:p w14:paraId="4BA4CDC0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5</w:t>
            </w:r>
          </w:p>
        </w:tc>
        <w:tc>
          <w:tcPr>
            <w:tcW w:w="0" w:type="auto"/>
            <w:vAlign w:val="center"/>
          </w:tcPr>
          <w:p w14:paraId="0C760D47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80</w:t>
            </w:r>
          </w:p>
        </w:tc>
      </w:tr>
      <w:tr w:rsidR="00D012FD" w:rsidRPr="00EE3EDD" w14:paraId="7A1025EC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D5E0F2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</w:t>
            </w:r>
          </w:p>
        </w:tc>
        <w:tc>
          <w:tcPr>
            <w:tcW w:w="0" w:type="auto"/>
            <w:vAlign w:val="center"/>
          </w:tcPr>
          <w:p w14:paraId="3E235FE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6E241A41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</w:t>
            </w:r>
          </w:p>
        </w:tc>
      </w:tr>
      <w:tr w:rsidR="00D012FD" w:rsidRPr="00EE3EDD" w14:paraId="4C0C1CB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88BC7BE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Proveedores)</w:t>
            </w:r>
          </w:p>
        </w:tc>
        <w:tc>
          <w:tcPr>
            <w:tcW w:w="0" w:type="auto"/>
            <w:vAlign w:val="center"/>
          </w:tcPr>
          <w:p w14:paraId="057AAB5A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7 voces (+idiomas)</w:t>
            </w:r>
          </w:p>
        </w:tc>
        <w:tc>
          <w:tcPr>
            <w:tcW w:w="0" w:type="auto"/>
            <w:vAlign w:val="center"/>
          </w:tcPr>
          <w:p w14:paraId="4E0C61AE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27 voces (+idiomas)</w:t>
            </w:r>
          </w:p>
        </w:tc>
      </w:tr>
      <w:tr w:rsidR="00D012FD" w:rsidRPr="00EE3EDD" w14:paraId="7F781EC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B65D6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7A2A898A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nfigurable</w:t>
            </w:r>
          </w:p>
        </w:tc>
        <w:tc>
          <w:tcPr>
            <w:tcW w:w="0" w:type="auto"/>
            <w:vAlign w:val="center"/>
          </w:tcPr>
          <w:p w14:paraId="4CEB71C3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nfigurable</w:t>
            </w:r>
          </w:p>
        </w:tc>
      </w:tr>
      <w:tr w:rsidR="00D012FD" w:rsidRPr="00EE3EDD" w14:paraId="2FE7E942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E41A96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780DEBF3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4921C74E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67E2CA45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EEC4E5C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7A8700E6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40</w:t>
            </w:r>
          </w:p>
        </w:tc>
        <w:tc>
          <w:tcPr>
            <w:tcW w:w="0" w:type="auto"/>
            <w:vAlign w:val="center"/>
          </w:tcPr>
          <w:p w14:paraId="283A83E6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40</w:t>
            </w:r>
          </w:p>
        </w:tc>
      </w:tr>
      <w:tr w:rsidR="00D012FD" w:rsidRPr="00EE3EDD" w14:paraId="0AA290D3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276B05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1E584D2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3C93BC10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D012FD" w:rsidRPr="00EE3EDD" w14:paraId="6EF28F7F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99AAE6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5E220873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mercial</w:t>
            </w:r>
          </w:p>
        </w:tc>
        <w:tc>
          <w:tcPr>
            <w:tcW w:w="0" w:type="auto"/>
            <w:vAlign w:val="center"/>
          </w:tcPr>
          <w:p w14:paraId="5AAB0BDA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mercial</w:t>
            </w:r>
          </w:p>
        </w:tc>
      </w:tr>
      <w:tr w:rsidR="00D012FD" w:rsidRPr="00EE3EDD" w14:paraId="0978DA65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A77EB27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1585264A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  <w:tc>
          <w:tcPr>
            <w:tcW w:w="0" w:type="auto"/>
            <w:vAlign w:val="center"/>
          </w:tcPr>
          <w:p w14:paraId="301AA6A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</w:tr>
      <w:tr w:rsidR="00D012FD" w:rsidRPr="00EE3EDD" w14:paraId="5CB55D2D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C5F1A39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677DEC20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Media</w:t>
            </w:r>
          </w:p>
        </w:tc>
        <w:tc>
          <w:tcPr>
            <w:tcW w:w="0" w:type="auto"/>
            <w:vAlign w:val="center"/>
          </w:tcPr>
          <w:p w14:paraId="64D8655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Media</w:t>
            </w:r>
          </w:p>
        </w:tc>
      </w:tr>
    </w:tbl>
    <w:p w14:paraId="139F4A6F" w14:textId="77777777" w:rsidR="00D012FD" w:rsidRDefault="00D012FD"/>
    <w:p w14:paraId="4BE92B62" w14:textId="77777777" w:rsidR="00D012FD" w:rsidRDefault="00D012FD"/>
    <w:p w14:paraId="5DBC4EEE" w14:textId="77777777" w:rsidR="00D012FD" w:rsidRDefault="00D012FD"/>
    <w:p w14:paraId="00944414" w14:textId="77777777" w:rsidR="00D012FD" w:rsidRDefault="00D012FD"/>
    <w:p w14:paraId="6B1FD61C" w14:textId="77777777" w:rsidR="00D012FD" w:rsidRDefault="00D012FD"/>
    <w:p w14:paraId="3FCFBDBB" w14:textId="77777777" w:rsidR="00D012FD" w:rsidRDefault="00D012FD"/>
    <w:p w14:paraId="042C97D7" w14:textId="77777777" w:rsidR="00D012FD" w:rsidRDefault="00D012FD"/>
    <w:p w14:paraId="019A6AE2" w14:textId="77777777" w:rsidR="00D012FD" w:rsidRDefault="00D012FD"/>
    <w:p w14:paraId="3AA32281" w14:textId="77777777" w:rsidR="00D012FD" w:rsidRDefault="00D012FD"/>
    <w:p w14:paraId="128D7D9B" w14:textId="77777777" w:rsidR="00D012FD" w:rsidRDefault="00D012FD"/>
    <w:p w14:paraId="159DF081" w14:textId="77777777" w:rsidR="00D012FD" w:rsidRDefault="00D012FD"/>
    <w:p w14:paraId="5CF292B0" w14:textId="77777777" w:rsidR="00D012FD" w:rsidRDefault="00D012FD"/>
    <w:p w14:paraId="48A64065" w14:textId="77777777" w:rsidR="00D012FD" w:rsidRDefault="00D012FD"/>
    <w:p w14:paraId="265BDDF9" w14:textId="77777777" w:rsidR="00D012FD" w:rsidRDefault="00D012FD"/>
    <w:p w14:paraId="086508E2" w14:textId="09B45361" w:rsidR="00D012FD" w:rsidRDefault="00D012FD" w:rsidP="00D012FD">
      <w:pPr>
        <w:pStyle w:val="Ttulo1"/>
      </w:pPr>
      <w:proofErr w:type="spellStart"/>
      <w:r>
        <w:lastRenderedPageBreak/>
        <w:t>HeyGen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296"/>
        <w:gridCol w:w="3099"/>
        <w:gridCol w:w="3099"/>
      </w:tblGrid>
      <w:tr w:rsidR="00D012FD" w:rsidRPr="00EE3EDD" w14:paraId="2A4FDE62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AFC6985" w14:textId="77777777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1068BDCE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ro</w:t>
            </w:r>
          </w:p>
        </w:tc>
        <w:tc>
          <w:tcPr>
            <w:tcW w:w="0" w:type="auto"/>
            <w:vAlign w:val="center"/>
          </w:tcPr>
          <w:p w14:paraId="1D463AF1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Scale</w:t>
            </w:r>
            <w:proofErr w:type="spellEnd"/>
          </w:p>
        </w:tc>
      </w:tr>
      <w:tr w:rsidR="00D012FD" w:rsidRPr="00EE3EDD" w14:paraId="41504F89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5131D3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)</w:t>
            </w:r>
          </w:p>
        </w:tc>
        <w:tc>
          <w:tcPr>
            <w:tcW w:w="0" w:type="auto"/>
            <w:vAlign w:val="center"/>
          </w:tcPr>
          <w:p w14:paraId="59555326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87.65 €</w:t>
            </w:r>
          </w:p>
        </w:tc>
        <w:tc>
          <w:tcPr>
            <w:tcW w:w="0" w:type="auto"/>
            <w:vAlign w:val="center"/>
          </w:tcPr>
          <w:p w14:paraId="3963B62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92.16 €</w:t>
            </w:r>
          </w:p>
        </w:tc>
      </w:tr>
      <w:tr w:rsidR="00D012FD" w:rsidRPr="00EE3EDD" w14:paraId="51C5CC83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1081249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6DB25A5A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0 minutos</w:t>
            </w:r>
          </w:p>
        </w:tc>
        <w:tc>
          <w:tcPr>
            <w:tcW w:w="0" w:type="auto"/>
            <w:vAlign w:val="center"/>
          </w:tcPr>
          <w:p w14:paraId="6E4114B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60 minutos</w:t>
            </w:r>
          </w:p>
        </w:tc>
      </w:tr>
      <w:tr w:rsidR="00D012FD" w:rsidRPr="00EE3EDD" w14:paraId="719E108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C439170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372F32FB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00 minutos</w:t>
            </w:r>
          </w:p>
        </w:tc>
        <w:tc>
          <w:tcPr>
            <w:tcW w:w="0" w:type="auto"/>
            <w:vAlign w:val="center"/>
          </w:tcPr>
          <w:p w14:paraId="28C390FD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300 minutos</w:t>
            </w:r>
          </w:p>
        </w:tc>
      </w:tr>
      <w:tr w:rsidR="00D012FD" w:rsidRPr="00EE3EDD" w14:paraId="2596EB7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7ECE3F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35F30567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7230580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4459570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D450F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513386B9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0C4435E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795B175C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6C4DE8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7FF5971E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BB351F0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56817CCB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69C26F3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1F8EFBF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4B6400DA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D012FD" w:rsidRPr="00EE3EDD" w14:paraId="011BFF9C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09D4A2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6D3325F7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: 72op, 480p, 360p)</w:t>
            </w:r>
          </w:p>
        </w:tc>
        <w:tc>
          <w:tcPr>
            <w:tcW w:w="0" w:type="auto"/>
            <w:vAlign w:val="center"/>
          </w:tcPr>
          <w:p w14:paraId="5E446678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k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: 72op, 480p, 360p)</w:t>
            </w:r>
          </w:p>
        </w:tc>
      </w:tr>
      <w:tr w:rsidR="00D012FD" w:rsidRPr="00EE3EDD" w14:paraId="0BF03437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A29BA5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1DDF98EB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25FA3C83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 minutos</w:t>
            </w:r>
          </w:p>
        </w:tc>
      </w:tr>
      <w:tr w:rsidR="00D012FD" w:rsidRPr="00EE3EDD" w14:paraId="5CD4175B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0FC9C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0DBDBF4A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436034BD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</w:tr>
      <w:tr w:rsidR="00D012FD" w:rsidRPr="00EE3EDD" w14:paraId="2C3C6991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F90D460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(consulta a través de API)</w:t>
            </w:r>
          </w:p>
        </w:tc>
        <w:tc>
          <w:tcPr>
            <w:tcW w:w="0" w:type="auto"/>
            <w:vAlign w:val="center"/>
          </w:tcPr>
          <w:p w14:paraId="02304A4F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69 + 1699 (avatar foto)</w:t>
            </w:r>
          </w:p>
        </w:tc>
        <w:tc>
          <w:tcPr>
            <w:tcW w:w="0" w:type="auto"/>
            <w:vAlign w:val="center"/>
          </w:tcPr>
          <w:p w14:paraId="119F6D9A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169 + 1699 (avatar foto)</w:t>
            </w:r>
          </w:p>
        </w:tc>
      </w:tr>
      <w:tr w:rsidR="00D012FD" w:rsidRPr="00EE3EDD" w14:paraId="09154C2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4AAA822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roup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eneration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</w:t>
            </w:r>
          </w:p>
        </w:tc>
        <w:tc>
          <w:tcPr>
            <w:tcW w:w="0" w:type="auto"/>
            <w:vAlign w:val="center"/>
          </w:tcPr>
          <w:p w14:paraId="4200ECA1" w14:textId="77777777" w:rsidR="00D012FD" w:rsidRDefault="00D012FD" w:rsidP="00CA2C2E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3882B2E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</w:t>
            </w:r>
          </w:p>
        </w:tc>
      </w:tr>
      <w:tr w:rsidR="00D012FD" w:rsidRPr="00EE3EDD" w14:paraId="6AFC6B12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116B1D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consulta a través de API)</w:t>
            </w:r>
          </w:p>
        </w:tc>
        <w:tc>
          <w:tcPr>
            <w:tcW w:w="0" w:type="auto"/>
            <w:vAlign w:val="center"/>
          </w:tcPr>
          <w:p w14:paraId="2EB201EA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855</w:t>
            </w:r>
          </w:p>
        </w:tc>
        <w:tc>
          <w:tcPr>
            <w:tcW w:w="0" w:type="auto"/>
            <w:vAlign w:val="center"/>
          </w:tcPr>
          <w:p w14:paraId="7E00424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855</w:t>
            </w:r>
          </w:p>
        </w:tc>
      </w:tr>
      <w:tr w:rsidR="00D012FD" w:rsidRPr="00EE3EDD" w14:paraId="2799C7A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0A48F57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741BFBE8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z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Excited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Friendly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erious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mooth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Broadcaster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, Postura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able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Expressive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), Expresión (default,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happy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</w:t>
            </w:r>
          </w:p>
        </w:tc>
        <w:tc>
          <w:tcPr>
            <w:tcW w:w="0" w:type="auto"/>
            <w:vAlign w:val="center"/>
          </w:tcPr>
          <w:p w14:paraId="709BE47F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z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Excited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Friendly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erious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mooth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Broadcaster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, Postura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able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/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Expressive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), Expresión (default,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happy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</w:t>
            </w:r>
          </w:p>
        </w:tc>
      </w:tr>
      <w:tr w:rsidR="00D012FD" w:rsidRPr="00EE3EDD" w14:paraId="18DC511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18D6B0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39507E3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definido</w:t>
            </w:r>
          </w:p>
        </w:tc>
        <w:tc>
          <w:tcPr>
            <w:tcW w:w="0" w:type="auto"/>
            <w:vAlign w:val="center"/>
          </w:tcPr>
          <w:p w14:paraId="6007733A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definido</w:t>
            </w:r>
          </w:p>
        </w:tc>
      </w:tr>
      <w:tr w:rsidR="00D012FD" w:rsidRPr="00EE3EDD" w14:paraId="51DEABF0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71F8ABD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701A5504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75</w:t>
            </w:r>
          </w:p>
        </w:tc>
        <w:tc>
          <w:tcPr>
            <w:tcW w:w="0" w:type="auto"/>
            <w:vAlign w:val="center"/>
          </w:tcPr>
          <w:p w14:paraId="3D3C6AEC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75</w:t>
            </w:r>
          </w:p>
        </w:tc>
      </w:tr>
      <w:tr w:rsidR="00D012FD" w:rsidRPr="00EE3EDD" w14:paraId="215AD7B4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676E59C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7A538030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7069AE9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D012FD" w:rsidRPr="00EE3EDD" w14:paraId="674F219B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511E4F1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0A88AF2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38B3DDC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D012FD" w:rsidRPr="00EE3EDD" w14:paraId="71D52ADA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1C9381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7F7A6D39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16BD28D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  <w:tr w:rsidR="00D012FD" w:rsidRPr="00EE3EDD" w14:paraId="133166E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D9F079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58EB0E6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 segundos – 1 minuto.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begin"/>
            </w:r>
            <w:r>
              <w:rPr>
                <w:rFonts w:ascii="Georgia" w:eastAsia="Georgia" w:hAnsi="Georgia" w:cs="Georgia"/>
                <w:sz w:val="18"/>
                <w:szCs w:val="18"/>
              </w:rPr>
              <w:instrText xml:space="preserve"> ADDIN ZOTERO_ITEM CSL_CITATION {"citationID":"crP3VkJq","properties":{"formattedCitation":"({\\i{}average time for a video to be created}, no date)","plainCitation":"(average time for a video to be created, no date)","noteIndex":0},"citationItems":[{"id":6,"uris":["http://zotero.org/users/local/Td0UMtth/items/UZ29JCUC"],"itemData":{"id":6,"type":"webpage","abstract":"Hi!\n\nLooking into using this for an app that would require very fast synthetic voice and video creation.\n\nHow long does it take to create say 5 seconds of audio and video based on some text?","container-title":"HeyGen API Documentation","language":"en","title":"average time for a video to be created","URL":"https://docs.heygen.com/discuss/64e7cee370767300739b4b55","accessed":{"date-parts":[["2025",4,11]]}}}],"schema":"https://github.com/citation-style-language/schema/raw/master/csl-citation.json"} </w:instrTex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separate"/>
            </w:r>
            <w:r w:rsidRPr="00321FC4">
              <w:rPr>
                <w:rFonts w:ascii="Georgia" w:hAnsi="Georgia" w:cs="Times New Roman"/>
                <w:sz w:val="18"/>
              </w:rPr>
              <w:t>(</w:t>
            </w:r>
            <w:r w:rsidRPr="00321FC4">
              <w:rPr>
                <w:rFonts w:ascii="Georgia" w:hAnsi="Georgia" w:cs="Times New Roman"/>
                <w:i/>
                <w:iCs/>
                <w:color w:val="00B0F0"/>
                <w:sz w:val="18"/>
              </w:rPr>
              <w:t>average time for a video to be created</w:t>
            </w:r>
            <w:r w:rsidRPr="00321FC4">
              <w:rPr>
                <w:rFonts w:ascii="Georgia" w:hAnsi="Georgia" w:cs="Times New Roman"/>
                <w:color w:val="00B0F0"/>
                <w:sz w:val="18"/>
              </w:rPr>
              <w:t>, no date</w:t>
            </w:r>
            <w:r w:rsidRPr="00321FC4">
              <w:rPr>
                <w:rFonts w:ascii="Georgia" w:hAnsi="Georgia" w:cs="Times New Roman"/>
                <w:sz w:val="18"/>
              </w:rPr>
              <w:t>)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4C95357A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 segundos – 1 minuto.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begin"/>
            </w:r>
            <w:r>
              <w:rPr>
                <w:rFonts w:ascii="Georgia" w:eastAsia="Georgia" w:hAnsi="Georgia" w:cs="Georgia"/>
                <w:sz w:val="18"/>
                <w:szCs w:val="18"/>
              </w:rPr>
              <w:instrText xml:space="preserve"> ADDIN ZOTERO_ITEM CSL_CITATION {"citationID":"qq9GeKhY","properties":{"formattedCitation":"({\\i{}average time for a video to be created}, no date)","plainCitation":"(average time for a video to be created, no date)","noteIndex":0},"citationItems":[{"id":6,"uris":["http://zotero.org/users/local/Td0UMtth/items/UZ29JCUC"],"itemData":{"id":6,"type":"webpage","abstract":"Hi!\n\nLooking into using this for an app that would require very fast synthetic voice and video creation.\n\nHow long does it take to create say 5 seconds of audio and video based on some text?","container-title":"HeyGen API Documentation","language":"en","title":"average time for a video to be created","URL":"https://docs.heygen.com/discuss/64e7cee370767300739b4b55","accessed":{"date-parts":[["2025",4,11]]}}}],"schema":"https://github.com/citation-style-language/schema/raw/master/csl-citation.json"} </w:instrTex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separate"/>
            </w:r>
            <w:r w:rsidRPr="00321FC4">
              <w:rPr>
                <w:rFonts w:ascii="Georgia" w:hAnsi="Georgia" w:cs="Times New Roman"/>
                <w:sz w:val="18"/>
              </w:rPr>
              <w:t>(</w:t>
            </w:r>
            <w:r w:rsidRPr="00321FC4">
              <w:rPr>
                <w:rFonts w:ascii="Georgia" w:hAnsi="Georgia" w:cs="Times New Roman"/>
                <w:i/>
                <w:iCs/>
                <w:color w:val="00B0F0"/>
                <w:sz w:val="18"/>
              </w:rPr>
              <w:t>average time for a video to be created</w:t>
            </w:r>
            <w:r w:rsidRPr="00321FC4">
              <w:rPr>
                <w:rFonts w:ascii="Georgia" w:hAnsi="Georgia" w:cs="Times New Roman"/>
                <w:color w:val="00B0F0"/>
                <w:sz w:val="18"/>
              </w:rPr>
              <w:t>, no date</w:t>
            </w:r>
            <w:r w:rsidRPr="00321FC4">
              <w:rPr>
                <w:rFonts w:ascii="Georgia" w:hAnsi="Georgia" w:cs="Times New Roman"/>
                <w:sz w:val="18"/>
              </w:rPr>
              <w:t>)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end"/>
            </w:r>
          </w:p>
        </w:tc>
      </w:tr>
    </w:tbl>
    <w:p w14:paraId="4A8C7F4C" w14:textId="77777777" w:rsidR="00D012FD" w:rsidRPr="00D012FD" w:rsidRDefault="00D012FD" w:rsidP="00D012FD"/>
    <w:p w14:paraId="02A7C6F7" w14:textId="77777777" w:rsidR="00D012FD" w:rsidRDefault="00D012FD"/>
    <w:p w14:paraId="4795D29F" w14:textId="77777777" w:rsidR="00D012FD" w:rsidRDefault="00D012FD"/>
    <w:p w14:paraId="66918EF8" w14:textId="77777777" w:rsidR="00D012FD" w:rsidRDefault="00D012FD"/>
    <w:p w14:paraId="5E2A9B19" w14:textId="77777777" w:rsidR="00D012FD" w:rsidRDefault="00D012FD"/>
    <w:p w14:paraId="746723D4" w14:textId="77777777" w:rsidR="00D012FD" w:rsidRDefault="00D012FD"/>
    <w:p w14:paraId="4488ECAF" w14:textId="1F25FC25" w:rsidR="00D012FD" w:rsidRDefault="00D012FD" w:rsidP="00D012FD">
      <w:pPr>
        <w:pStyle w:val="Ttulo1"/>
      </w:pPr>
      <w:proofErr w:type="spellStart"/>
      <w:r>
        <w:lastRenderedPageBreak/>
        <w:t>Elay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576"/>
        <w:gridCol w:w="2959"/>
        <w:gridCol w:w="2959"/>
      </w:tblGrid>
      <w:tr w:rsidR="00D012FD" w:rsidRPr="00EE3EDD" w14:paraId="496631AD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72C5156" w14:textId="77777777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4A39085D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Basic</w:t>
            </w:r>
          </w:p>
        </w:tc>
        <w:tc>
          <w:tcPr>
            <w:tcW w:w="0" w:type="auto"/>
            <w:vAlign w:val="center"/>
          </w:tcPr>
          <w:p w14:paraId="0902BF01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Advance</w:t>
            </w:r>
            <w:proofErr w:type="spellEnd"/>
          </w:p>
        </w:tc>
      </w:tr>
      <w:tr w:rsidR="00D012FD" w:rsidRPr="00EE3EDD" w14:paraId="02092140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08C890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mensual)</w:t>
            </w:r>
          </w:p>
        </w:tc>
        <w:tc>
          <w:tcPr>
            <w:tcW w:w="0" w:type="auto"/>
            <w:vAlign w:val="center"/>
          </w:tcPr>
          <w:p w14:paraId="5A726AF9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0.22 €</w:t>
            </w:r>
          </w:p>
        </w:tc>
        <w:tc>
          <w:tcPr>
            <w:tcW w:w="0" w:type="auto"/>
            <w:vAlign w:val="center"/>
          </w:tcPr>
          <w:p w14:paraId="727EB596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1.88 €</w:t>
            </w:r>
          </w:p>
        </w:tc>
      </w:tr>
      <w:tr w:rsidR="00D012FD" w:rsidRPr="00EE3EDD" w14:paraId="6664C87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34D3B24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34E291F9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5 minutos (ampliable a 25, 40)</w:t>
            </w:r>
          </w:p>
        </w:tc>
        <w:tc>
          <w:tcPr>
            <w:tcW w:w="0" w:type="auto"/>
            <w:vAlign w:val="center"/>
          </w:tcPr>
          <w:p w14:paraId="7306C948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0 minutos</w:t>
            </w:r>
          </w:p>
        </w:tc>
      </w:tr>
      <w:tr w:rsidR="00D012FD" w:rsidRPr="00EE3EDD" w14:paraId="230E8710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36B5A11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086B1A0B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.</w:t>
            </w:r>
          </w:p>
        </w:tc>
        <w:tc>
          <w:tcPr>
            <w:tcW w:w="0" w:type="auto"/>
            <w:vAlign w:val="center"/>
          </w:tcPr>
          <w:p w14:paraId="0FD2BFA3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.</w:t>
            </w:r>
          </w:p>
        </w:tc>
      </w:tr>
      <w:tr w:rsidR="00D012FD" w:rsidRPr="00EE3EDD" w14:paraId="2715A48D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F604926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2BE33CEE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(Fase beta, sólo paquete Premium)</w:t>
            </w:r>
          </w:p>
        </w:tc>
        <w:tc>
          <w:tcPr>
            <w:tcW w:w="0" w:type="auto"/>
            <w:vAlign w:val="center"/>
          </w:tcPr>
          <w:p w14:paraId="47A52F5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(Fase beta, sólo paquete Premium)</w:t>
            </w:r>
          </w:p>
        </w:tc>
      </w:tr>
      <w:tr w:rsidR="00D012FD" w:rsidRPr="00EE3EDD" w14:paraId="49F2D975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56727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03711BE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2547AE3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01CBD11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8D2BC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36D6508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56DD45CE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6D9E23C1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32156B8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310891E3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30D16F0D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D012FD" w:rsidRPr="00EE3EDD" w14:paraId="46DAF3B5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6CEA1BD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201FCEF7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7F53A481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k</w:t>
            </w:r>
          </w:p>
        </w:tc>
      </w:tr>
      <w:tr w:rsidR="00D012FD" w:rsidRPr="00EE3EDD" w14:paraId="7FF63340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8C4308F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7987B490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6626F79D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 minutos</w:t>
            </w:r>
          </w:p>
        </w:tc>
      </w:tr>
      <w:tr w:rsidR="00D012FD" w:rsidRPr="00EE3EDD" w14:paraId="7A0B7F7A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31909B3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1295DDCA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1A6A45FB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</w:tr>
      <w:tr w:rsidR="00D012FD" w:rsidRPr="00EE3EDD" w14:paraId="0798DD89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6266E99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2B6DA00D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  <w:tc>
          <w:tcPr>
            <w:tcW w:w="0" w:type="auto"/>
            <w:vAlign w:val="center"/>
          </w:tcPr>
          <w:p w14:paraId="27A1DC9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</w:tr>
      <w:tr w:rsidR="00D012FD" w:rsidRPr="00EE3EDD" w14:paraId="14C80B40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777F3A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19589F3A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(plugin aparte)</w:t>
            </w:r>
          </w:p>
        </w:tc>
        <w:tc>
          <w:tcPr>
            <w:tcW w:w="0" w:type="auto"/>
            <w:vAlign w:val="center"/>
          </w:tcPr>
          <w:p w14:paraId="77E12EA9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(plugin aparte)</w:t>
            </w:r>
          </w:p>
        </w:tc>
      </w:tr>
      <w:tr w:rsidR="00D012FD" w:rsidRPr="00EE3EDD" w14:paraId="003F8602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964417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76310477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450</w:t>
            </w:r>
          </w:p>
        </w:tc>
        <w:tc>
          <w:tcPr>
            <w:tcW w:w="0" w:type="auto"/>
            <w:vAlign w:val="center"/>
          </w:tcPr>
          <w:p w14:paraId="518541F0" w14:textId="77777777" w:rsidR="00D012FD" w:rsidRDefault="00D012FD" w:rsidP="00CA2C2E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450</w:t>
            </w:r>
          </w:p>
        </w:tc>
      </w:tr>
      <w:tr w:rsidR="00D012FD" w:rsidRPr="00EE3EDD" w14:paraId="10F710AA" w14:textId="77777777" w:rsidTr="00CA2C2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004AAD5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6E1A7862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8892903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75082C09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47028D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4C39CF49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definido</w:t>
            </w:r>
          </w:p>
        </w:tc>
        <w:tc>
          <w:tcPr>
            <w:tcW w:w="0" w:type="auto"/>
            <w:vAlign w:val="center"/>
          </w:tcPr>
          <w:p w14:paraId="60D20B4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definido</w:t>
            </w:r>
          </w:p>
        </w:tc>
      </w:tr>
      <w:tr w:rsidR="00D012FD" w:rsidRPr="00EE3EDD" w14:paraId="4EEE19AA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58E55C5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507D5430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75</w:t>
            </w:r>
          </w:p>
        </w:tc>
        <w:tc>
          <w:tcPr>
            <w:tcW w:w="0" w:type="auto"/>
            <w:vAlign w:val="center"/>
          </w:tcPr>
          <w:p w14:paraId="7313854F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75</w:t>
            </w:r>
          </w:p>
        </w:tc>
      </w:tr>
      <w:tr w:rsidR="00D012FD" w:rsidRPr="00EE3EDD" w14:paraId="131D4B62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F5B733D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1260B4E5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23085E7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D012FD" w:rsidRPr="00EE3EDD" w14:paraId="11E8E40A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5E1B901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1F83435E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09BC2520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D012FD" w:rsidRPr="00EE3EDD" w14:paraId="4D335784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E811BF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2A19AAE5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35BDCB77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  <w:tr w:rsidR="00D012FD" w:rsidRPr="00EE3EDD" w14:paraId="08BD2F5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5B14123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3C1CC1EB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 segundos – 1 minuto.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begin"/>
            </w:r>
            <w:r>
              <w:rPr>
                <w:rFonts w:ascii="Georgia" w:eastAsia="Georgia" w:hAnsi="Georgia" w:cs="Georgia"/>
                <w:sz w:val="18"/>
                <w:szCs w:val="18"/>
              </w:rPr>
              <w:instrText xml:space="preserve"> ADDIN ZOTERO_ITEM CSL_CITATION {"citationID":"r8d1sxQy","properties":{"formattedCitation":"({\\i{}average time for a video to be created}, no date)","plainCitation":"(average time for a video to be created, no date)","noteIndex":0},"citationItems":[{"id":6,"uris":["http://zotero.org/users/local/Td0UMtth/items/UZ29JCUC"],"itemData":{"id":6,"type":"webpage","abstract":"Hi!\n\nLooking into using this for an app that would require very fast synthetic voice and video creation.\n\nHow long does it take to create say 5 seconds of audio and video based on some text?","container-title":"HeyGen API Documentation","language":"en","title":"average time for a video to be created","URL":"https://docs.heygen.com/discuss/64e7cee370767300739b4b55","accessed":{"date-parts":[["2025",4,11]]}}}],"schema":"https://github.com/citation-style-language/schema/raw/master/csl-citation.json"} </w:instrTex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separate"/>
            </w:r>
            <w:r w:rsidRPr="00321FC4">
              <w:rPr>
                <w:rFonts w:ascii="Georgia" w:hAnsi="Georgia" w:cs="Times New Roman"/>
                <w:sz w:val="18"/>
              </w:rPr>
              <w:t>(</w:t>
            </w:r>
            <w:r w:rsidRPr="00321FC4">
              <w:rPr>
                <w:rFonts w:ascii="Georgia" w:hAnsi="Georgia" w:cs="Times New Roman"/>
                <w:i/>
                <w:iCs/>
                <w:color w:val="00B0F0"/>
                <w:sz w:val="18"/>
              </w:rPr>
              <w:t>average time for a video to be created</w:t>
            </w:r>
            <w:r w:rsidRPr="00321FC4">
              <w:rPr>
                <w:rFonts w:ascii="Georgia" w:hAnsi="Georgia" w:cs="Times New Roman"/>
                <w:color w:val="00B0F0"/>
                <w:sz w:val="18"/>
              </w:rPr>
              <w:t>, no date</w:t>
            </w:r>
            <w:r w:rsidRPr="00321FC4">
              <w:rPr>
                <w:rFonts w:ascii="Georgia" w:hAnsi="Georgia" w:cs="Times New Roman"/>
                <w:sz w:val="18"/>
              </w:rPr>
              <w:t>)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Align w:val="center"/>
          </w:tcPr>
          <w:p w14:paraId="364824EC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 segundos – 1 minuto.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begin"/>
            </w:r>
            <w:r>
              <w:rPr>
                <w:rFonts w:ascii="Georgia" w:eastAsia="Georgia" w:hAnsi="Georgia" w:cs="Georgia"/>
                <w:sz w:val="18"/>
                <w:szCs w:val="18"/>
              </w:rPr>
              <w:instrText xml:space="preserve"> ADDIN ZOTERO_ITEM CSL_CITATION {"citationID":"xYafJmy3","properties":{"formattedCitation":"({\\i{}average time for a video to be created}, no date)","plainCitation":"(average time for a video to be created, no date)","noteIndex":0},"citationItems":[{"id":6,"uris":["http://zotero.org/users/local/Td0UMtth/items/UZ29JCUC"],"itemData":{"id":6,"type":"webpage","abstract":"Hi!\n\nLooking into using this for an app that would require very fast synthetic voice and video creation.\n\nHow long does it take to create say 5 seconds of audio and video based on some text?","container-title":"HeyGen API Documentation","language":"en","title":"average time for a video to be created","URL":"https://docs.heygen.com/discuss/64e7cee370767300739b4b55","accessed":{"date-parts":[["2025",4,11]]}}}],"schema":"https://github.com/citation-style-language/schema/raw/master/csl-citation.json"} </w:instrTex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separate"/>
            </w:r>
            <w:r w:rsidRPr="00321FC4">
              <w:rPr>
                <w:rFonts w:ascii="Georgia" w:hAnsi="Georgia" w:cs="Times New Roman"/>
                <w:sz w:val="18"/>
              </w:rPr>
              <w:t>(</w:t>
            </w:r>
            <w:r w:rsidRPr="00321FC4">
              <w:rPr>
                <w:rFonts w:ascii="Georgia" w:hAnsi="Georgia" w:cs="Times New Roman"/>
                <w:i/>
                <w:iCs/>
                <w:color w:val="00B0F0"/>
                <w:sz w:val="18"/>
              </w:rPr>
              <w:t>average time for a video to be created</w:t>
            </w:r>
            <w:r w:rsidRPr="00321FC4">
              <w:rPr>
                <w:rFonts w:ascii="Georgia" w:hAnsi="Georgia" w:cs="Times New Roman"/>
                <w:color w:val="00B0F0"/>
                <w:sz w:val="18"/>
              </w:rPr>
              <w:t>, no date</w:t>
            </w:r>
            <w:r w:rsidRPr="00321FC4">
              <w:rPr>
                <w:rFonts w:ascii="Georgia" w:hAnsi="Georgia" w:cs="Times New Roman"/>
                <w:sz w:val="18"/>
              </w:rPr>
              <w:t>)</w:t>
            </w:r>
            <w:r>
              <w:rPr>
                <w:rFonts w:ascii="Georgia" w:eastAsia="Georgia" w:hAnsi="Georgia" w:cs="Georgia"/>
                <w:sz w:val="18"/>
                <w:szCs w:val="18"/>
              </w:rPr>
              <w:fldChar w:fldCharType="end"/>
            </w:r>
          </w:p>
        </w:tc>
      </w:tr>
    </w:tbl>
    <w:p w14:paraId="01071138" w14:textId="77777777" w:rsidR="00D012FD" w:rsidRPr="00D012FD" w:rsidRDefault="00D012FD" w:rsidP="00D012FD"/>
    <w:p w14:paraId="1660AEE7" w14:textId="77777777" w:rsidR="00D012FD" w:rsidRDefault="00D012FD"/>
    <w:p w14:paraId="0A6C585F" w14:textId="77777777" w:rsidR="00D012FD" w:rsidRDefault="00D012FD"/>
    <w:p w14:paraId="46341574" w14:textId="77777777" w:rsidR="00D012FD" w:rsidRDefault="00D012FD"/>
    <w:p w14:paraId="314F4418" w14:textId="77777777" w:rsidR="00D012FD" w:rsidRDefault="00D012FD"/>
    <w:p w14:paraId="59F0C830" w14:textId="77777777" w:rsidR="00D012FD" w:rsidRDefault="00D012FD"/>
    <w:p w14:paraId="0773DCEA" w14:textId="77777777" w:rsidR="00D012FD" w:rsidRDefault="00D012FD"/>
    <w:p w14:paraId="18ADA577" w14:textId="77777777" w:rsidR="00D012FD" w:rsidRDefault="00D012FD"/>
    <w:p w14:paraId="2CEFEDE9" w14:textId="77777777" w:rsidR="00D012FD" w:rsidRDefault="00D012FD"/>
    <w:p w14:paraId="4F1F98E6" w14:textId="77777777" w:rsidR="00D012FD" w:rsidRDefault="00D012FD"/>
    <w:p w14:paraId="037049BD" w14:textId="3D7D5AF3" w:rsidR="00D012FD" w:rsidRDefault="00D012FD" w:rsidP="00D012FD">
      <w:pPr>
        <w:pStyle w:val="Ttulo1"/>
      </w:pPr>
      <w:proofErr w:type="spellStart"/>
      <w:r>
        <w:lastRenderedPageBreak/>
        <w:t>Colossyan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63"/>
        <w:gridCol w:w="4331"/>
      </w:tblGrid>
      <w:tr w:rsidR="00D012FD" w:rsidRPr="00EE3EDD" w14:paraId="0AA9153B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A2E915A" w14:textId="77777777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578B00C3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Business (único paquete con API)</w:t>
            </w:r>
          </w:p>
        </w:tc>
      </w:tr>
      <w:tr w:rsidR="00D012FD" w:rsidRPr="00EE3EDD" w14:paraId="1F9F2FE5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3A02A7D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)</w:t>
            </w:r>
          </w:p>
        </w:tc>
        <w:tc>
          <w:tcPr>
            <w:tcW w:w="0" w:type="auto"/>
            <w:vAlign w:val="center"/>
          </w:tcPr>
          <w:p w14:paraId="028ABDC7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1.15 €</w:t>
            </w:r>
          </w:p>
        </w:tc>
      </w:tr>
      <w:tr w:rsidR="00D012FD" w:rsidRPr="00EE3EDD" w14:paraId="4E1D38C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8FD2B4D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637301E9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Ilimitado</w:t>
            </w:r>
          </w:p>
        </w:tc>
      </w:tr>
      <w:tr w:rsidR="00D012FD" w:rsidRPr="00EE3EDD" w14:paraId="09D1321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185B7F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0B7B073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33817D6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97B2CB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456E4CB4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5792B613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9B443A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63949E88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09CFB234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5FDB9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2278A7F2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7E6BA255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FF42CB5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55642852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D012FD" w:rsidRPr="00EE3EDD" w14:paraId="551F4458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23FA133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5E17E0FD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D012FD" w:rsidRPr="00EE3EDD" w14:paraId="241432FD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B8DCD2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7A04C55B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 minutos</w:t>
            </w:r>
          </w:p>
        </w:tc>
      </w:tr>
      <w:tr w:rsidR="00D012FD" w:rsidRPr="00EE3EDD" w14:paraId="2F1B193F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5F4E25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0E9CC415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</w:tr>
      <w:tr w:rsidR="00D012FD" w:rsidRPr="00EE3EDD" w14:paraId="0B7D55FB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A44188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6172C85C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70</w:t>
            </w:r>
          </w:p>
        </w:tc>
      </w:tr>
      <w:tr w:rsidR="00D012FD" w:rsidRPr="00EE3EDD" w14:paraId="7645D8E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2582884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6B1741D8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</w:t>
            </w:r>
          </w:p>
        </w:tc>
      </w:tr>
      <w:tr w:rsidR="00D012FD" w:rsidRPr="00EE3EDD" w14:paraId="44E571B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09F033C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1F4C159A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70</w:t>
            </w:r>
          </w:p>
        </w:tc>
      </w:tr>
      <w:tr w:rsidR="00D012FD" w:rsidRPr="00EE3EDD" w14:paraId="22377EDB" w14:textId="77777777" w:rsidTr="00CA2C2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4838DF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3ABA901D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393B0DF2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0A54A0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155D5964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</w:t>
            </w:r>
          </w:p>
        </w:tc>
      </w:tr>
      <w:tr w:rsidR="00D012FD" w:rsidRPr="00EE3EDD" w14:paraId="403D7C5D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992D4BB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00F7DF48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70</w:t>
            </w:r>
          </w:p>
        </w:tc>
      </w:tr>
      <w:tr w:rsidR="00D012FD" w:rsidRPr="00EE3EDD" w14:paraId="071F3F6C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1D8BFE6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43469DC4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D012FD" w:rsidRPr="00EE3EDD" w14:paraId="650426B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4D0D632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6AB60C56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D012FD" w:rsidRPr="00EE3EDD" w14:paraId="036A25FE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4E34C3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324B0777" w14:textId="77777777" w:rsidR="00D012FD" w:rsidRDefault="00D012FD" w:rsidP="00CA2C2E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o</w:t>
            </w:r>
          </w:p>
        </w:tc>
      </w:tr>
      <w:tr w:rsidR="00D012FD" w:rsidRPr="00EE3EDD" w14:paraId="2590779D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4038DF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2CD2944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definido</w:t>
            </w:r>
          </w:p>
        </w:tc>
      </w:tr>
    </w:tbl>
    <w:p w14:paraId="3D9F7A96" w14:textId="77777777" w:rsidR="00D012FD" w:rsidRPr="00D012FD" w:rsidRDefault="00D012FD" w:rsidP="00D012FD"/>
    <w:p w14:paraId="5FE230A0" w14:textId="77777777" w:rsidR="00D012FD" w:rsidRDefault="00D012FD"/>
    <w:p w14:paraId="11D9E7EE" w14:textId="77777777" w:rsidR="00D012FD" w:rsidRDefault="00D012FD"/>
    <w:p w14:paraId="67430492" w14:textId="77777777" w:rsidR="00D012FD" w:rsidRDefault="00D012FD"/>
    <w:p w14:paraId="2C7DCB6C" w14:textId="77777777" w:rsidR="00D012FD" w:rsidRDefault="00D012FD"/>
    <w:p w14:paraId="0575DF83" w14:textId="77777777" w:rsidR="00D012FD" w:rsidRDefault="00D012FD"/>
    <w:p w14:paraId="7114676F" w14:textId="77777777" w:rsidR="00D012FD" w:rsidRDefault="00D012FD"/>
    <w:p w14:paraId="0AB0A06F" w14:textId="77777777" w:rsidR="00D012FD" w:rsidRDefault="00D012FD"/>
    <w:p w14:paraId="7BF6D75B" w14:textId="77777777" w:rsidR="00D012FD" w:rsidRDefault="00D012FD"/>
    <w:p w14:paraId="5FED9FC7" w14:textId="77777777" w:rsidR="00D012FD" w:rsidRDefault="00D012FD"/>
    <w:p w14:paraId="2FC76042" w14:textId="77777777" w:rsidR="00D012FD" w:rsidRDefault="00D012FD"/>
    <w:p w14:paraId="26072232" w14:textId="77777777" w:rsidR="00D012FD" w:rsidRDefault="00D012FD"/>
    <w:p w14:paraId="3A33329C" w14:textId="77777777" w:rsidR="00D012FD" w:rsidRDefault="00D012FD"/>
    <w:p w14:paraId="1ED15FA2" w14:textId="77BC7B84" w:rsidR="00D012FD" w:rsidRDefault="00D012FD" w:rsidP="00D012FD">
      <w:pPr>
        <w:pStyle w:val="Ttulo1"/>
      </w:pPr>
      <w:proofErr w:type="spellStart"/>
      <w:r>
        <w:lastRenderedPageBreak/>
        <w:t>Speechify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86"/>
        <w:gridCol w:w="3108"/>
      </w:tblGrid>
      <w:tr w:rsidR="00D012FD" w:rsidRPr="00EE3EDD" w14:paraId="27CE8DBE" w14:textId="77777777" w:rsidTr="00CA2C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675787A" w14:textId="77777777" w:rsidR="00D012FD" w:rsidRPr="00EE3EDD" w:rsidRDefault="00D012FD" w:rsidP="00CA2C2E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239BB72A" w14:textId="77777777" w:rsidR="00D012FD" w:rsidRPr="00EE3EDD" w:rsidRDefault="00D012FD" w:rsidP="00CA2C2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lan Genérico para API</w:t>
            </w:r>
          </w:p>
        </w:tc>
      </w:tr>
      <w:tr w:rsidR="00D012FD" w:rsidRPr="00EE3EDD" w14:paraId="02DC226A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A207070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Precios </w:t>
            </w:r>
          </w:p>
        </w:tc>
        <w:tc>
          <w:tcPr>
            <w:tcW w:w="0" w:type="auto"/>
            <w:vAlign w:val="center"/>
          </w:tcPr>
          <w:p w14:paraId="09865E4B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D012FD" w:rsidRPr="00EE3EDD" w14:paraId="3F362BD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20F4B4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55588013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750DD6A7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C3D0099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6B4C9C1C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6A9C2E75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EF0C7DE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66306B9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68034714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AF3DF6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51E8B8B8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</w:p>
        </w:tc>
      </w:tr>
      <w:tr w:rsidR="00D012FD" w:rsidRPr="00EE3EDD" w14:paraId="25AD5182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0CABB1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5C78E9C7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0175F248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51CB661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398D6C06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51BD60D7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4DC6E4D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37805804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1A4B02D6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938EFE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48590614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5A749B92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B88FDA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25737C4F" w14:textId="77777777" w:rsidR="00D012FD" w:rsidRPr="009D437A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-</w:t>
            </w:r>
          </w:p>
        </w:tc>
      </w:tr>
      <w:tr w:rsidR="00D012FD" w:rsidRPr="00EE3EDD" w14:paraId="0054E115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8104B5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5E9E7755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3A715C26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34B9701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15ECD9EF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3BF309CF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E8EBBB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67A83B2D" w14:textId="77777777" w:rsidR="00D012FD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0</w:t>
            </w:r>
          </w:p>
        </w:tc>
      </w:tr>
      <w:tr w:rsidR="00D012FD" w:rsidRPr="00EE3EDD" w14:paraId="7F88D6A2" w14:textId="77777777" w:rsidTr="00CA2C2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5CC2994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34641BBC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D012FD" w:rsidRPr="00EE3EDD" w14:paraId="4C31C114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9EEECD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4F3C0251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D012FD" w:rsidRPr="00EE3EDD" w14:paraId="176BFA7E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BC90C6F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5AEED4F1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50</w:t>
            </w:r>
          </w:p>
        </w:tc>
      </w:tr>
      <w:tr w:rsidR="00D012FD" w:rsidRPr="00EE3EDD" w14:paraId="6387821E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4757E8E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4A84CBB4" w14:textId="77777777" w:rsidR="00D012FD" w:rsidRPr="007F78E7" w:rsidRDefault="00D012FD" w:rsidP="00CA2C2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D012FD" w:rsidRPr="00EE3EDD" w14:paraId="379AD329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097AEE9" w14:textId="77777777" w:rsidR="00D012FD" w:rsidRPr="007F78E7" w:rsidRDefault="00D012FD" w:rsidP="00CA2C2E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361DFDB5" w14:textId="77777777" w:rsidR="00D012FD" w:rsidRPr="007F78E7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D012FD" w:rsidRPr="00EE3EDD" w14:paraId="2919DECD" w14:textId="77777777" w:rsidTr="00CA2C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9A38D88" w14:textId="77777777" w:rsidR="00D012FD" w:rsidRPr="007F78E7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227978BE" w14:textId="77777777" w:rsidR="00D012FD" w:rsidRDefault="00D012FD" w:rsidP="00CA2C2E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o</w:t>
            </w:r>
          </w:p>
        </w:tc>
      </w:tr>
      <w:tr w:rsidR="00D012FD" w:rsidRPr="00EE3EDD" w14:paraId="40540945" w14:textId="77777777" w:rsidTr="00CA2C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08526C7" w14:textId="77777777" w:rsidR="00D012FD" w:rsidRDefault="00D012FD" w:rsidP="00CA2C2E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audio</w:t>
            </w:r>
          </w:p>
        </w:tc>
        <w:tc>
          <w:tcPr>
            <w:tcW w:w="0" w:type="auto"/>
            <w:vAlign w:val="center"/>
          </w:tcPr>
          <w:p w14:paraId="6F2D84FE" w14:textId="77777777" w:rsidR="00D012FD" w:rsidRDefault="00D012FD" w:rsidP="00CA2C2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0ms latencia</w:t>
            </w:r>
          </w:p>
        </w:tc>
      </w:tr>
    </w:tbl>
    <w:p w14:paraId="79798879" w14:textId="77777777" w:rsidR="00D012FD" w:rsidRPr="00D012FD" w:rsidRDefault="00D012FD" w:rsidP="00D012FD"/>
    <w:p w14:paraId="22AE9686" w14:textId="77777777" w:rsidR="00D012FD" w:rsidRDefault="00D012FD"/>
    <w:p w14:paraId="2018171D" w14:textId="77777777" w:rsidR="00D012FD" w:rsidRDefault="00D012FD"/>
    <w:p w14:paraId="2177DB63" w14:textId="77777777" w:rsidR="00D012FD" w:rsidRDefault="00D012FD"/>
    <w:p w14:paraId="360478C8" w14:textId="77777777" w:rsidR="00D012FD" w:rsidRDefault="00D012FD"/>
    <w:p w14:paraId="0FD25FE5" w14:textId="77777777" w:rsidR="00D012FD" w:rsidRDefault="00D012FD"/>
    <w:p w14:paraId="12E61F83" w14:textId="77777777" w:rsidR="00D012FD" w:rsidRDefault="00D012FD"/>
    <w:p w14:paraId="2064E5AF" w14:textId="77777777" w:rsidR="00D012FD" w:rsidRDefault="00D012FD"/>
    <w:p w14:paraId="09E2A548" w14:textId="77777777" w:rsidR="00D012FD" w:rsidRDefault="00D012FD"/>
    <w:p w14:paraId="21E8E40D" w14:textId="77777777" w:rsidR="00D012FD" w:rsidRDefault="00D012FD"/>
    <w:p w14:paraId="49E05530" w14:textId="77777777" w:rsidR="00D012FD" w:rsidRDefault="00D012FD"/>
    <w:p w14:paraId="770A6445" w14:textId="77777777" w:rsidR="00D012FD" w:rsidRDefault="00D012FD"/>
    <w:p w14:paraId="28A645BF" w14:textId="77777777" w:rsidR="00D012FD" w:rsidRDefault="00D012FD"/>
    <w:p w14:paraId="4471E915" w14:textId="77777777" w:rsidR="00D012FD" w:rsidRDefault="00D012FD"/>
    <w:p w14:paraId="0D44175D" w14:textId="256EDDB7" w:rsidR="00D012FD" w:rsidRDefault="00D012FD" w:rsidP="00D012FD">
      <w:pPr>
        <w:pStyle w:val="Ttulo1"/>
      </w:pPr>
      <w:proofErr w:type="spellStart"/>
      <w:r>
        <w:lastRenderedPageBreak/>
        <w:t>Tavus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3959"/>
        <w:gridCol w:w="2264"/>
        <w:gridCol w:w="2271"/>
      </w:tblGrid>
      <w:tr w:rsidR="005E3AEA" w:rsidRPr="00EE3EDD" w14:paraId="65D23DD4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9CE96C7" w14:textId="77777777" w:rsidR="005E3AEA" w:rsidRPr="00EE3EDD" w:rsidRDefault="005E3AEA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157B3E84" w14:textId="77777777" w:rsidR="005E3AEA" w:rsidRPr="00EE3EDD" w:rsidRDefault="005E3AEA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Starter</w:t>
            </w:r>
          </w:p>
        </w:tc>
        <w:tc>
          <w:tcPr>
            <w:tcW w:w="0" w:type="auto"/>
            <w:vAlign w:val="center"/>
          </w:tcPr>
          <w:p w14:paraId="341A08D9" w14:textId="77777777" w:rsidR="005E3AEA" w:rsidRPr="00EE3EDD" w:rsidRDefault="005E3AEA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Growth</w:t>
            </w:r>
            <w:proofErr w:type="spellEnd"/>
          </w:p>
        </w:tc>
      </w:tr>
      <w:tr w:rsidR="005E3AEA" w:rsidRPr="00EE3EDD" w14:paraId="18CBEF9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D9AD56B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Precios </w:t>
            </w:r>
          </w:p>
        </w:tc>
        <w:tc>
          <w:tcPr>
            <w:tcW w:w="0" w:type="auto"/>
            <w:vAlign w:val="center"/>
          </w:tcPr>
          <w:p w14:paraId="47FA36D3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1.75 €</w:t>
            </w:r>
          </w:p>
        </w:tc>
        <w:tc>
          <w:tcPr>
            <w:tcW w:w="0" w:type="auto"/>
            <w:vAlign w:val="center"/>
          </w:tcPr>
          <w:p w14:paraId="65160508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48.25 €</w:t>
            </w:r>
          </w:p>
        </w:tc>
      </w:tr>
      <w:tr w:rsidR="005E3AEA" w:rsidRPr="00EE3EDD" w14:paraId="0DE46A75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2B2DB47" w14:textId="77777777" w:rsidR="005E3AEA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02931CD2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 minutos</w:t>
            </w:r>
          </w:p>
        </w:tc>
        <w:tc>
          <w:tcPr>
            <w:tcW w:w="0" w:type="auto"/>
            <w:vAlign w:val="center"/>
          </w:tcPr>
          <w:p w14:paraId="60C55896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0 minutos</w:t>
            </w:r>
          </w:p>
        </w:tc>
      </w:tr>
      <w:tr w:rsidR="005E3AEA" w:rsidRPr="00EE3EDD" w14:paraId="5CA333AD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D4CD91" w14:textId="77777777" w:rsidR="005E3AEA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14DEFCF5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0 minutos</w:t>
            </w:r>
          </w:p>
        </w:tc>
        <w:tc>
          <w:tcPr>
            <w:tcW w:w="0" w:type="auto"/>
            <w:vAlign w:val="center"/>
          </w:tcPr>
          <w:p w14:paraId="499B0F35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00 minutos</w:t>
            </w:r>
          </w:p>
        </w:tc>
      </w:tr>
      <w:tr w:rsidR="005E3AEA" w:rsidRPr="00EE3EDD" w14:paraId="654677BE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C02625D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028486EB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3138A609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5E3AEA" w:rsidRPr="00EE3EDD" w14:paraId="3650FFD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B6CA803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72765BD2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41AD743C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5E3AEA" w:rsidRPr="00EE3EDD" w14:paraId="0EBF7070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C7366A5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5235A0BB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6E640923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5E3AEA" w:rsidRPr="00EE3EDD" w14:paraId="7B9422D0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14941BE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526BF3AF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center"/>
          </w:tcPr>
          <w:p w14:paraId="12705C5D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5E3AEA" w:rsidRPr="00EE3EDD" w14:paraId="187D9678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D088D41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4C1FF504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010784C8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5E3AEA" w:rsidRPr="00EE3EDD" w14:paraId="37BDB01C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5023AB6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6193112C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0 minutos</w:t>
            </w:r>
          </w:p>
        </w:tc>
        <w:tc>
          <w:tcPr>
            <w:tcW w:w="0" w:type="auto"/>
            <w:vAlign w:val="center"/>
          </w:tcPr>
          <w:p w14:paraId="6206BE41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0 minutos</w:t>
            </w:r>
          </w:p>
        </w:tc>
      </w:tr>
      <w:tr w:rsidR="005E3AEA" w:rsidRPr="00EE3EDD" w14:paraId="276D1849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319FC9D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16FCCFBB" w14:textId="77777777" w:rsidR="005E3AEA" w:rsidRPr="009D437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7BB9F15B" w14:textId="77777777" w:rsidR="005E3AEA" w:rsidRPr="009D437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9D0DCA"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Alta</w:t>
            </w:r>
          </w:p>
        </w:tc>
      </w:tr>
      <w:tr w:rsidR="005E3AEA" w:rsidRPr="00EE3EDD" w14:paraId="6B02C48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497579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(consulta a través de API)</w:t>
            </w:r>
          </w:p>
        </w:tc>
        <w:tc>
          <w:tcPr>
            <w:tcW w:w="0" w:type="auto"/>
            <w:vAlign w:val="center"/>
          </w:tcPr>
          <w:p w14:paraId="602C6B56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</w:t>
            </w:r>
          </w:p>
        </w:tc>
        <w:tc>
          <w:tcPr>
            <w:tcW w:w="0" w:type="auto"/>
            <w:vAlign w:val="center"/>
          </w:tcPr>
          <w:p w14:paraId="231EADEB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</w:tr>
      <w:tr w:rsidR="005E3AEA" w:rsidRPr="00EE3EDD" w14:paraId="03F07E1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3A0C57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roup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eneration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</w:t>
            </w:r>
          </w:p>
        </w:tc>
        <w:tc>
          <w:tcPr>
            <w:tcW w:w="0" w:type="auto"/>
            <w:vAlign w:val="center"/>
          </w:tcPr>
          <w:p w14:paraId="21F84059" w14:textId="77777777" w:rsidR="005E3AEA" w:rsidRDefault="005E3AEA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4BC94889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7</w:t>
            </w:r>
          </w:p>
        </w:tc>
      </w:tr>
      <w:tr w:rsidR="005E3AEA" w:rsidRPr="00EE3EDD" w14:paraId="43D0DC3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C214B43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consulta a través de API)</w:t>
            </w:r>
          </w:p>
        </w:tc>
        <w:tc>
          <w:tcPr>
            <w:tcW w:w="0" w:type="auto"/>
            <w:vAlign w:val="center"/>
          </w:tcPr>
          <w:p w14:paraId="64511132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5</w:t>
            </w:r>
          </w:p>
        </w:tc>
        <w:tc>
          <w:tcPr>
            <w:tcW w:w="0" w:type="auto"/>
            <w:vAlign w:val="center"/>
          </w:tcPr>
          <w:p w14:paraId="150D8C6D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</w:tr>
      <w:tr w:rsidR="005E3AEA" w:rsidRPr="00EE3EDD" w14:paraId="6FC6B2AA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E9DAAD6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41AFA0B2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9B4950C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5E3AEA" w:rsidRPr="00EE3EDD" w14:paraId="0B7BF16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C124A3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70A744DF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5C0A2009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5E3AEA" w:rsidRPr="00EE3EDD" w14:paraId="59AFCDA1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CE7F699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59EC15AF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30</w:t>
            </w:r>
          </w:p>
        </w:tc>
        <w:tc>
          <w:tcPr>
            <w:tcW w:w="0" w:type="auto"/>
            <w:vAlign w:val="center"/>
          </w:tcPr>
          <w:p w14:paraId="5108CD10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30</w:t>
            </w:r>
          </w:p>
        </w:tc>
      </w:tr>
      <w:tr w:rsidR="005E3AEA" w:rsidRPr="00EE3EDD" w14:paraId="5C60CF5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8708C21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20BCA462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7FFB07A2" w14:textId="77777777" w:rsidR="005E3AEA" w:rsidRPr="007F78E7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5E3AEA" w:rsidRPr="00EE3EDD" w14:paraId="2D51750C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8FFB97E" w14:textId="77777777" w:rsidR="005E3AEA" w:rsidRPr="007F78E7" w:rsidRDefault="005E3AEA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557BCBAC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09416878" w14:textId="77777777" w:rsidR="005E3AEA" w:rsidRPr="007F78E7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5E3AEA" w:rsidRPr="00EE3EDD" w14:paraId="4F080B6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0422B4" w14:textId="77777777" w:rsidR="005E3AEA" w:rsidRPr="007F78E7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1EB428F6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0094297B" w14:textId="77777777" w:rsidR="005E3AEA" w:rsidRDefault="005E3AEA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</w:tr>
      <w:tr w:rsidR="005E3AEA" w:rsidRPr="00EE3EDD" w14:paraId="1448FA7A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2AB5A33" w14:textId="77777777" w:rsidR="005E3AEA" w:rsidRDefault="005E3AEA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02B0104D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Rápida (1 segundo latencia)</w:t>
            </w:r>
          </w:p>
        </w:tc>
        <w:tc>
          <w:tcPr>
            <w:tcW w:w="0" w:type="auto"/>
            <w:vAlign w:val="center"/>
          </w:tcPr>
          <w:p w14:paraId="376E0F2D" w14:textId="77777777" w:rsidR="005E3AEA" w:rsidRDefault="005E3AEA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Rápida (1 segundo latencia)</w:t>
            </w:r>
          </w:p>
        </w:tc>
      </w:tr>
    </w:tbl>
    <w:p w14:paraId="7E3D35C1" w14:textId="77777777" w:rsidR="00D012FD" w:rsidRDefault="00D012FD"/>
    <w:p w14:paraId="6A8A2FED" w14:textId="77777777" w:rsidR="005E3AEA" w:rsidRDefault="005E3AEA"/>
    <w:p w14:paraId="68185DF5" w14:textId="77777777" w:rsidR="005E3AEA" w:rsidRDefault="005E3AEA"/>
    <w:p w14:paraId="760D1A76" w14:textId="77777777" w:rsidR="005E3AEA" w:rsidRDefault="005E3AEA"/>
    <w:p w14:paraId="43041FCF" w14:textId="77777777" w:rsidR="005E3AEA" w:rsidRDefault="005E3AEA"/>
    <w:p w14:paraId="447A4ADC" w14:textId="77777777" w:rsidR="005E3AEA" w:rsidRDefault="005E3AEA"/>
    <w:p w14:paraId="0BA04453" w14:textId="77777777" w:rsidR="005E3AEA" w:rsidRDefault="005E3AEA"/>
    <w:p w14:paraId="5DB00B17" w14:textId="77777777" w:rsidR="005E3AEA" w:rsidRDefault="005E3AEA"/>
    <w:p w14:paraId="192C3CFE" w14:textId="77777777" w:rsidR="005E3AEA" w:rsidRDefault="005E3AEA"/>
    <w:p w14:paraId="3684FF8F" w14:textId="77777777" w:rsidR="005E3AEA" w:rsidRDefault="005E3AEA"/>
    <w:p w14:paraId="4CA45B62" w14:textId="77777777" w:rsidR="005E3AEA" w:rsidRDefault="005E3AEA"/>
    <w:p w14:paraId="733BFDE5" w14:textId="77777777" w:rsidR="005E3AEA" w:rsidRDefault="005E3AEA"/>
    <w:p w14:paraId="0418F5C7" w14:textId="3E3E6AFA" w:rsidR="005E3AEA" w:rsidRDefault="005E3AEA" w:rsidP="005E3AEA">
      <w:pPr>
        <w:pStyle w:val="Ttulo1"/>
      </w:pPr>
      <w:proofErr w:type="spellStart"/>
      <w:r>
        <w:lastRenderedPageBreak/>
        <w:t>Runway</w:t>
      </w:r>
      <w:proofErr w:type="spellEnd"/>
    </w:p>
    <w:tbl>
      <w:tblPr>
        <w:tblStyle w:val="Tabladecuadrcula4"/>
        <w:tblW w:w="0" w:type="auto"/>
        <w:jc w:val="center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233"/>
        <w:gridCol w:w="1790"/>
      </w:tblGrid>
      <w:tr w:rsidR="003C0B6B" w:rsidRPr="00EE3EDD" w14:paraId="0AEB39A9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56BFB0C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0A8AD3C7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 xml:space="preserve">API </w:t>
            </w: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Usage</w:t>
            </w:r>
            <w:proofErr w:type="spellEnd"/>
          </w:p>
        </w:tc>
      </w:tr>
      <w:tr w:rsidR="003C0B6B" w:rsidRPr="00EE3EDD" w14:paraId="2163E667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D0FBCFE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Precios </w:t>
            </w:r>
          </w:p>
        </w:tc>
        <w:tc>
          <w:tcPr>
            <w:tcW w:w="0" w:type="auto"/>
            <w:vAlign w:val="center"/>
          </w:tcPr>
          <w:p w14:paraId="5FD249BE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0.22 € / 5 segundos</w:t>
            </w:r>
          </w:p>
        </w:tc>
      </w:tr>
      <w:tr w:rsidR="003C0B6B" w:rsidRPr="00EE3EDD" w14:paraId="44C0E24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08AB1DF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33D6712F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 límite</w:t>
            </w:r>
          </w:p>
        </w:tc>
      </w:tr>
      <w:tr w:rsidR="003C0B6B" w:rsidRPr="00EE3EDD" w14:paraId="15814ACC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B4AAB6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4C05CC7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3C0B6B" w:rsidRPr="00EE3EDD" w14:paraId="51D9E7D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C1F209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71332330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813749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9F0EA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0402BCD9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7A6FBE8F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D6BF78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5203E4D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B436364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BEE70B5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756693DC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3C0B6B" w:rsidRPr="00EE3EDD" w14:paraId="042FD2A8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348F8EC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018270D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720p</w:t>
            </w:r>
          </w:p>
        </w:tc>
      </w:tr>
      <w:tr w:rsidR="003C0B6B" w:rsidRPr="00EE3EDD" w14:paraId="4E4A00B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9B135C0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5E67C6F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segundos</w:t>
            </w:r>
          </w:p>
        </w:tc>
      </w:tr>
      <w:tr w:rsidR="003C0B6B" w:rsidRPr="00EE3EDD" w14:paraId="05EDEA12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80A9C1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1A13D563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45B0E1" w:themeColor="accent1" w:themeTint="99"/>
                <w:sz w:val="18"/>
                <w:szCs w:val="18"/>
              </w:rPr>
              <w:t>-</w:t>
            </w:r>
          </w:p>
        </w:tc>
      </w:tr>
      <w:tr w:rsidR="003C0B6B" w:rsidRPr="00EE3EDD" w14:paraId="49A086C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339635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(consulta a través de API)</w:t>
            </w:r>
          </w:p>
        </w:tc>
        <w:tc>
          <w:tcPr>
            <w:tcW w:w="0" w:type="auto"/>
            <w:vAlign w:val="center"/>
          </w:tcPr>
          <w:p w14:paraId="1BA5FB2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FD7FC8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E5FF71C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 (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roup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generation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>)</w:t>
            </w:r>
          </w:p>
        </w:tc>
        <w:tc>
          <w:tcPr>
            <w:tcW w:w="0" w:type="auto"/>
            <w:vAlign w:val="center"/>
          </w:tcPr>
          <w:p w14:paraId="3297AD16" w14:textId="77777777" w:rsidR="003C0B6B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33CFC75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BFEE710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consulta a través de API)</w:t>
            </w:r>
          </w:p>
        </w:tc>
        <w:tc>
          <w:tcPr>
            <w:tcW w:w="0" w:type="auto"/>
            <w:vAlign w:val="center"/>
          </w:tcPr>
          <w:p w14:paraId="1CF3109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66BE8DA0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51F630B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6027824C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4D3D24DD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74C222B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7EC7ACCD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837503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DBC1DCF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74D05AC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27A9A663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D0C6826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60047FD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Imagen, vídeo</w:t>
            </w:r>
          </w:p>
        </w:tc>
      </w:tr>
      <w:tr w:rsidR="003C0B6B" w:rsidRPr="00EE3EDD" w14:paraId="4AA0A75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260F5CA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4CC2075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48D03DBA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03F9AE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7327616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</w:tr>
      <w:tr w:rsidR="003C0B6B" w:rsidRPr="00EE3EDD" w14:paraId="614090A6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7DCE0E8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6FAD2A66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</w:t>
            </w:r>
          </w:p>
        </w:tc>
      </w:tr>
    </w:tbl>
    <w:p w14:paraId="18093CBE" w14:textId="77777777" w:rsidR="003C0B6B" w:rsidRDefault="003C0B6B" w:rsidP="003C0B6B"/>
    <w:p w14:paraId="18A101BE" w14:textId="77777777" w:rsidR="003C0B6B" w:rsidRDefault="003C0B6B" w:rsidP="003C0B6B"/>
    <w:p w14:paraId="09B25A71" w14:textId="77777777" w:rsidR="003C0B6B" w:rsidRDefault="003C0B6B" w:rsidP="003C0B6B"/>
    <w:p w14:paraId="4AD8CBCD" w14:textId="77777777" w:rsidR="003C0B6B" w:rsidRDefault="003C0B6B" w:rsidP="003C0B6B"/>
    <w:p w14:paraId="382541F1" w14:textId="77777777" w:rsidR="003C0B6B" w:rsidRDefault="003C0B6B" w:rsidP="003C0B6B"/>
    <w:p w14:paraId="56A7082C" w14:textId="77777777" w:rsidR="003C0B6B" w:rsidRDefault="003C0B6B" w:rsidP="003C0B6B"/>
    <w:p w14:paraId="250D10F7" w14:textId="77777777" w:rsidR="003C0B6B" w:rsidRDefault="003C0B6B" w:rsidP="003C0B6B"/>
    <w:p w14:paraId="0D25A27A" w14:textId="77777777" w:rsidR="003C0B6B" w:rsidRDefault="003C0B6B" w:rsidP="003C0B6B"/>
    <w:p w14:paraId="07399745" w14:textId="77777777" w:rsidR="003C0B6B" w:rsidRDefault="003C0B6B" w:rsidP="003C0B6B"/>
    <w:p w14:paraId="38ABCBCA" w14:textId="77777777" w:rsidR="003C0B6B" w:rsidRDefault="003C0B6B" w:rsidP="003C0B6B"/>
    <w:p w14:paraId="266EE129" w14:textId="77777777" w:rsidR="003C0B6B" w:rsidRDefault="003C0B6B" w:rsidP="003C0B6B"/>
    <w:p w14:paraId="285F8A75" w14:textId="77777777" w:rsidR="003C0B6B" w:rsidRDefault="003C0B6B" w:rsidP="003C0B6B"/>
    <w:p w14:paraId="2698580B" w14:textId="77777777" w:rsidR="003C0B6B" w:rsidRDefault="003C0B6B" w:rsidP="003C0B6B"/>
    <w:p w14:paraId="025C3B63" w14:textId="77777777" w:rsidR="003C0B6B" w:rsidRDefault="003C0B6B" w:rsidP="003C0B6B"/>
    <w:p w14:paraId="44398CFB" w14:textId="33EB3B2D" w:rsidR="003C0B6B" w:rsidRDefault="003C0B6B" w:rsidP="003C0B6B">
      <w:pPr>
        <w:pStyle w:val="Ttulo1"/>
      </w:pPr>
      <w:r>
        <w:lastRenderedPageBreak/>
        <w:t>A2E</w:t>
      </w:r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664"/>
        <w:gridCol w:w="2886"/>
        <w:gridCol w:w="2944"/>
      </w:tblGrid>
      <w:tr w:rsidR="003C0B6B" w:rsidRPr="00EE3EDD" w14:paraId="21911162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C5941D1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473EB3C9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Pay</w:t>
            </w:r>
            <w:proofErr w:type="spellEnd"/>
            <w:r>
              <w:rPr>
                <w:rFonts w:ascii="Georgia" w:eastAsia="Georgia" w:hAnsi="Georgia" w:cs="Georgia"/>
                <w:sz w:val="24"/>
                <w:szCs w:val="24"/>
              </w:rPr>
              <w:t xml:space="preserve"> as </w:t>
            </w: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You</w:t>
            </w:r>
            <w:proofErr w:type="spellEnd"/>
            <w:r>
              <w:rPr>
                <w:rFonts w:ascii="Georgia" w:eastAsia="Georgia" w:hAnsi="Georgia" w:cs="Georgia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Go</w:t>
            </w:r>
            <w:proofErr w:type="spellEnd"/>
          </w:p>
        </w:tc>
        <w:tc>
          <w:tcPr>
            <w:tcW w:w="0" w:type="auto"/>
            <w:vAlign w:val="center"/>
          </w:tcPr>
          <w:p w14:paraId="4B83FD16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spellStart"/>
            <w:r>
              <w:rPr>
                <w:rFonts w:ascii="Georgia" w:eastAsia="Georgia" w:hAnsi="Georgia" w:cs="Georgia"/>
                <w:sz w:val="24"/>
                <w:szCs w:val="24"/>
              </w:rPr>
              <w:t>Dedicated</w:t>
            </w:r>
            <w:proofErr w:type="spellEnd"/>
            <w:r>
              <w:rPr>
                <w:rFonts w:ascii="Georgia" w:eastAsia="Georgia" w:hAnsi="Georgia" w:cs="Georgia"/>
                <w:sz w:val="24"/>
                <w:szCs w:val="24"/>
              </w:rPr>
              <w:t xml:space="preserve"> Line</w:t>
            </w:r>
          </w:p>
        </w:tc>
      </w:tr>
      <w:tr w:rsidR="003C0B6B" w:rsidRPr="00EE3EDD" w14:paraId="0335B824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5548EA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recio mensual)</w:t>
            </w:r>
          </w:p>
        </w:tc>
        <w:tc>
          <w:tcPr>
            <w:tcW w:w="0" w:type="auto"/>
            <w:vAlign w:val="center"/>
          </w:tcPr>
          <w:p w14:paraId="27F1836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8.77 €</w:t>
            </w:r>
          </w:p>
        </w:tc>
        <w:tc>
          <w:tcPr>
            <w:tcW w:w="0" w:type="auto"/>
            <w:vAlign w:val="center"/>
          </w:tcPr>
          <w:p w14:paraId="774A94A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26.05 €</w:t>
            </w:r>
          </w:p>
        </w:tc>
      </w:tr>
      <w:tr w:rsidR="003C0B6B" w:rsidRPr="00EE3EDD" w14:paraId="24EB1E02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EE5FF17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1877F02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 minutos</w:t>
            </w:r>
          </w:p>
        </w:tc>
        <w:tc>
          <w:tcPr>
            <w:tcW w:w="0" w:type="auto"/>
            <w:vAlign w:val="center"/>
          </w:tcPr>
          <w:p w14:paraId="4C459828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94 minutos</w:t>
            </w:r>
          </w:p>
        </w:tc>
      </w:tr>
      <w:tr w:rsidR="003C0B6B" w:rsidRPr="00EE3EDD" w14:paraId="318EE24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AEB06A5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556AD290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0 minutos</w:t>
            </w:r>
          </w:p>
        </w:tc>
        <w:tc>
          <w:tcPr>
            <w:tcW w:w="0" w:type="auto"/>
            <w:vAlign w:val="center"/>
          </w:tcPr>
          <w:p w14:paraId="7E1CCA6E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777 minutos</w:t>
            </w:r>
          </w:p>
        </w:tc>
      </w:tr>
      <w:tr w:rsidR="003C0B6B" w:rsidRPr="00EE3EDD" w14:paraId="4EC17AC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18BDBF7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7D827D93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1218715B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4FAA5CE1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F8F685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6BA3128B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6A0B5435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22CC5530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5BA059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5C757A99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21ED2C61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24FFED53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3ECE503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021A5E03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 (recomendado 1080p).</w:t>
            </w:r>
          </w:p>
        </w:tc>
        <w:tc>
          <w:tcPr>
            <w:tcW w:w="0" w:type="auto"/>
            <w:vAlign w:val="center"/>
          </w:tcPr>
          <w:p w14:paraId="48955C3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 (recomendado 1080p).</w:t>
            </w:r>
          </w:p>
        </w:tc>
      </w:tr>
      <w:tr w:rsidR="003C0B6B" w:rsidRPr="00EE3EDD" w14:paraId="1F5D20F1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94041E0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012BF51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0E66F8A2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3C0B6B" w:rsidRPr="00EE3EDD" w14:paraId="48F4C56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C5847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7E77D9A7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  <w:tc>
          <w:tcPr>
            <w:tcW w:w="0" w:type="auto"/>
            <w:vAlign w:val="center"/>
          </w:tcPr>
          <w:p w14:paraId="56E5CCF5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 minutos</w:t>
            </w:r>
          </w:p>
        </w:tc>
      </w:tr>
      <w:tr w:rsidR="003C0B6B" w:rsidRPr="00EE3EDD" w14:paraId="66B723F1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4681B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38EB669B" w14:textId="77777777" w:rsidR="003C0B6B" w:rsidRPr="004301B6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4C94D8" w:themeColor="text2" w:themeTint="80"/>
                <w:sz w:val="18"/>
                <w:szCs w:val="18"/>
              </w:rPr>
            </w:pPr>
            <w:r w:rsidRPr="004301B6">
              <w:rPr>
                <w:rFonts w:ascii="Georgia" w:eastAsia="Georgia" w:hAnsi="Georgia" w:cs="Georgia"/>
                <w:color w:val="4C94D8" w:themeColor="text2" w:themeTint="80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39CC1E67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4301B6">
              <w:rPr>
                <w:rFonts w:ascii="Georgia" w:eastAsia="Georgia" w:hAnsi="Georgia" w:cs="Georgia"/>
                <w:color w:val="4C94D8" w:themeColor="text2" w:themeTint="80"/>
                <w:sz w:val="18"/>
                <w:szCs w:val="18"/>
              </w:rPr>
              <w:t>Alta</w:t>
            </w:r>
          </w:p>
        </w:tc>
      </w:tr>
      <w:tr w:rsidR="003C0B6B" w:rsidRPr="00EE3EDD" w14:paraId="004668D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EABC2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</w:p>
        </w:tc>
        <w:tc>
          <w:tcPr>
            <w:tcW w:w="0" w:type="auto"/>
            <w:vAlign w:val="center"/>
          </w:tcPr>
          <w:p w14:paraId="3A41EC34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0E0F694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266D88A2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31B63C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vatares Personales</w:t>
            </w:r>
          </w:p>
        </w:tc>
        <w:tc>
          <w:tcPr>
            <w:tcW w:w="0" w:type="auto"/>
            <w:vAlign w:val="center"/>
          </w:tcPr>
          <w:p w14:paraId="1628EE5F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</w:t>
            </w:r>
          </w:p>
        </w:tc>
        <w:tc>
          <w:tcPr>
            <w:tcW w:w="0" w:type="auto"/>
            <w:vAlign w:val="center"/>
          </w:tcPr>
          <w:p w14:paraId="3B4D7AD1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</w:tr>
      <w:tr w:rsidR="003C0B6B" w:rsidRPr="00EE3EDD" w14:paraId="48EBD44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31F671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oces (Proveedores)</w:t>
            </w:r>
          </w:p>
        </w:tc>
        <w:tc>
          <w:tcPr>
            <w:tcW w:w="0" w:type="auto"/>
            <w:vAlign w:val="center"/>
          </w:tcPr>
          <w:p w14:paraId="76C3F9E8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57573DD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43673CBF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3C18C4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0E8ED0A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  <w:tc>
          <w:tcPr>
            <w:tcW w:w="0" w:type="auto"/>
            <w:vAlign w:val="center"/>
          </w:tcPr>
          <w:p w14:paraId="17E83C8A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  <w:tr w:rsidR="003C0B6B" w:rsidRPr="00EE3EDD" w14:paraId="07543F9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A92313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0577164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49E489B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58F366B2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618898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3660DBAE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3CD881AC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00ABF32D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CB791E2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79644F0F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1839E8FD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3C0B6B" w:rsidRPr="00EE3EDD" w14:paraId="412801A1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F9CC0D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1B9EDA7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comercial</w:t>
            </w:r>
          </w:p>
        </w:tc>
        <w:tc>
          <w:tcPr>
            <w:tcW w:w="0" w:type="auto"/>
            <w:vAlign w:val="center"/>
          </w:tcPr>
          <w:p w14:paraId="3830BF4F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67FFB72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D365B7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66F1EA5B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uena</w:t>
            </w:r>
          </w:p>
        </w:tc>
        <w:tc>
          <w:tcPr>
            <w:tcW w:w="0" w:type="auto"/>
            <w:vAlign w:val="center"/>
          </w:tcPr>
          <w:p w14:paraId="69B88CD5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uena</w:t>
            </w:r>
          </w:p>
        </w:tc>
      </w:tr>
      <w:tr w:rsidR="003C0B6B" w:rsidRPr="00EE3EDD" w14:paraId="7AFAF487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822ED1F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4EEFABCE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 minuto video = 5 minutos procesado</w:t>
            </w:r>
          </w:p>
        </w:tc>
        <w:tc>
          <w:tcPr>
            <w:tcW w:w="0" w:type="auto"/>
            <w:vAlign w:val="center"/>
          </w:tcPr>
          <w:p w14:paraId="5B9EED1A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Media</w:t>
            </w:r>
          </w:p>
        </w:tc>
      </w:tr>
    </w:tbl>
    <w:p w14:paraId="785C987A" w14:textId="77777777" w:rsidR="003C0B6B" w:rsidRPr="003C0B6B" w:rsidRDefault="003C0B6B" w:rsidP="003C0B6B"/>
    <w:p w14:paraId="3775FB61" w14:textId="77777777" w:rsidR="003C0B6B" w:rsidRDefault="003C0B6B" w:rsidP="003C0B6B"/>
    <w:p w14:paraId="1AEEA485" w14:textId="77777777" w:rsidR="003C0B6B" w:rsidRDefault="003C0B6B" w:rsidP="003C0B6B"/>
    <w:p w14:paraId="013E5D51" w14:textId="77777777" w:rsidR="003C0B6B" w:rsidRDefault="003C0B6B" w:rsidP="003C0B6B"/>
    <w:p w14:paraId="07A8147A" w14:textId="77777777" w:rsidR="003C0B6B" w:rsidRDefault="003C0B6B" w:rsidP="003C0B6B"/>
    <w:p w14:paraId="16E58A34" w14:textId="77777777" w:rsidR="003C0B6B" w:rsidRDefault="003C0B6B" w:rsidP="003C0B6B"/>
    <w:p w14:paraId="64C91765" w14:textId="77777777" w:rsidR="003C0B6B" w:rsidRDefault="003C0B6B" w:rsidP="003C0B6B"/>
    <w:p w14:paraId="5E91770E" w14:textId="77777777" w:rsidR="003C0B6B" w:rsidRDefault="003C0B6B" w:rsidP="003C0B6B"/>
    <w:p w14:paraId="1A97F55A" w14:textId="77777777" w:rsidR="003C0B6B" w:rsidRDefault="003C0B6B" w:rsidP="003C0B6B"/>
    <w:p w14:paraId="34966342" w14:textId="77777777" w:rsidR="003C0B6B" w:rsidRDefault="003C0B6B" w:rsidP="003C0B6B"/>
    <w:p w14:paraId="7FEF8FDF" w14:textId="77777777" w:rsidR="003C0B6B" w:rsidRDefault="003C0B6B" w:rsidP="003C0B6B"/>
    <w:p w14:paraId="5EB4FEC7" w14:textId="77777777" w:rsidR="003C0B6B" w:rsidRDefault="003C0B6B" w:rsidP="003C0B6B"/>
    <w:p w14:paraId="6BD9C6F9" w14:textId="75E354BE" w:rsidR="003C0B6B" w:rsidRDefault="003C0B6B" w:rsidP="003C0B6B">
      <w:pPr>
        <w:pStyle w:val="Ttulo1"/>
      </w:pPr>
      <w:r>
        <w:lastRenderedPageBreak/>
        <w:t xml:space="preserve">AI </w:t>
      </w:r>
      <w:proofErr w:type="spellStart"/>
      <w:r>
        <w:t>Studios</w:t>
      </w:r>
      <w:proofErr w:type="spellEnd"/>
    </w:p>
    <w:tbl>
      <w:tblPr>
        <w:tblStyle w:val="Tabladecuadrcula4"/>
        <w:tblW w:w="0" w:type="auto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3133"/>
        <w:gridCol w:w="2728"/>
        <w:gridCol w:w="2633"/>
      </w:tblGrid>
      <w:tr w:rsidR="003C0B6B" w:rsidRPr="00EE3EDD" w14:paraId="190ABAC2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957B0C2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7424E514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ersonal</w:t>
            </w:r>
          </w:p>
        </w:tc>
        <w:tc>
          <w:tcPr>
            <w:tcW w:w="0" w:type="auto"/>
            <w:vAlign w:val="center"/>
          </w:tcPr>
          <w:p w14:paraId="467531F7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Equipo</w:t>
            </w:r>
          </w:p>
        </w:tc>
      </w:tr>
      <w:tr w:rsidR="003C0B6B" w:rsidRPr="00EE3EDD" w14:paraId="3FA0059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BAB58C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, pago mensual)</w:t>
            </w:r>
          </w:p>
        </w:tc>
        <w:tc>
          <w:tcPr>
            <w:tcW w:w="0" w:type="auto"/>
            <w:vAlign w:val="center"/>
          </w:tcPr>
          <w:p w14:paraId="07799BE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1.13 €</w:t>
            </w:r>
          </w:p>
        </w:tc>
        <w:tc>
          <w:tcPr>
            <w:tcW w:w="0" w:type="auto"/>
            <w:vAlign w:val="center"/>
          </w:tcPr>
          <w:p w14:paraId="5F5E4C3F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58.49 €</w:t>
            </w:r>
          </w:p>
        </w:tc>
      </w:tr>
      <w:tr w:rsidR="003C0B6B" w:rsidRPr="00EE3EDD" w14:paraId="36D1FE72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90389F5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17D071DE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Ilimitado</w:t>
            </w:r>
          </w:p>
        </w:tc>
        <w:tc>
          <w:tcPr>
            <w:tcW w:w="0" w:type="auto"/>
            <w:vAlign w:val="center"/>
          </w:tcPr>
          <w:p w14:paraId="32AD20D9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Ilimitado</w:t>
            </w:r>
          </w:p>
        </w:tc>
      </w:tr>
      <w:tr w:rsidR="003C0B6B" w:rsidRPr="00EE3EDD" w14:paraId="16D9E717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1B3E8C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7D3B403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.</w:t>
            </w:r>
          </w:p>
        </w:tc>
        <w:tc>
          <w:tcPr>
            <w:tcW w:w="0" w:type="auto"/>
            <w:vAlign w:val="center"/>
          </w:tcPr>
          <w:p w14:paraId="651CA459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.</w:t>
            </w:r>
          </w:p>
        </w:tc>
      </w:tr>
      <w:tr w:rsidR="003C0B6B" w:rsidRPr="00EE3EDD" w14:paraId="3253349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0832164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01A4D079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 (con SDK)</w:t>
            </w:r>
          </w:p>
        </w:tc>
        <w:tc>
          <w:tcPr>
            <w:tcW w:w="0" w:type="auto"/>
            <w:vAlign w:val="center"/>
          </w:tcPr>
          <w:p w14:paraId="2ADE6EF3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 (con SDK)</w:t>
            </w:r>
          </w:p>
        </w:tc>
      </w:tr>
      <w:tr w:rsidR="003C0B6B" w:rsidRPr="00EE3EDD" w14:paraId="252E18F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14B7A4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5ED5F4AB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51181D6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7F1B6545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7FCBC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65B9CFF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246CDB07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5C6B1B43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908FE14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4908226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581C9AC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3C0B6B" w:rsidRPr="00EE3EDD" w14:paraId="3B7C08AE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401B80D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20FE94FB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61A614E2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</w:tr>
      <w:tr w:rsidR="003C0B6B" w:rsidRPr="00EE3EDD" w14:paraId="0859FA56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065C83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7BBF9B82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 minutos</w:t>
            </w:r>
          </w:p>
        </w:tc>
        <w:tc>
          <w:tcPr>
            <w:tcW w:w="0" w:type="auto"/>
            <w:vAlign w:val="center"/>
          </w:tcPr>
          <w:p w14:paraId="00BDB1C8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 minutos</w:t>
            </w:r>
          </w:p>
        </w:tc>
      </w:tr>
      <w:tr w:rsidR="003C0B6B" w:rsidRPr="00EE3EDD" w14:paraId="138FA56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E55CF4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402BEC52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7015E8C4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  <w:t>Normal</w:t>
            </w:r>
          </w:p>
        </w:tc>
      </w:tr>
      <w:tr w:rsidR="003C0B6B" w:rsidRPr="00EE3EDD" w14:paraId="13001BA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8C875F3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0D619A7C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  <w:tc>
          <w:tcPr>
            <w:tcW w:w="0" w:type="auto"/>
            <w:vAlign w:val="center"/>
          </w:tcPr>
          <w:p w14:paraId="74704B2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</w:tr>
      <w:tr w:rsidR="003C0B6B" w:rsidRPr="00EE3EDD" w14:paraId="29FE904A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63141D1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2AB69D3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3ABAC404" w14:textId="77777777" w:rsidR="003C0B6B" w:rsidRPr="007F78E7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</w:t>
            </w:r>
          </w:p>
        </w:tc>
      </w:tr>
      <w:tr w:rsidR="003C0B6B" w:rsidRPr="00EE3EDD" w14:paraId="0287C9A7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5F2419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59CC4953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  <w:tc>
          <w:tcPr>
            <w:tcW w:w="0" w:type="auto"/>
            <w:vAlign w:val="center"/>
          </w:tcPr>
          <w:p w14:paraId="0D25E9D2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</w:tr>
      <w:tr w:rsidR="003C0B6B" w:rsidRPr="00EE3EDD" w14:paraId="3E7726F5" w14:textId="77777777" w:rsidTr="00D52D7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E4FAD2A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41B2DF27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627C32C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35EA450C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C1E52C7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325A8AF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5691E42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7F42DF26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7679C85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5CEC9F3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  <w:tc>
          <w:tcPr>
            <w:tcW w:w="0" w:type="auto"/>
            <w:vAlign w:val="center"/>
          </w:tcPr>
          <w:p w14:paraId="7CA5C9F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80</w:t>
            </w:r>
          </w:p>
        </w:tc>
      </w:tr>
      <w:tr w:rsidR="003C0B6B" w:rsidRPr="00EE3EDD" w14:paraId="0F5A0914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4377B8E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62FD58BF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2C4287A1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3C0B6B" w:rsidRPr="00EE3EDD" w14:paraId="60E184BA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C1AF2BA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00DE6E5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703CA060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51B46F9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ADB0B5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1060E121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pleja (Baja)</w:t>
            </w:r>
          </w:p>
        </w:tc>
        <w:tc>
          <w:tcPr>
            <w:tcW w:w="0" w:type="auto"/>
            <w:vAlign w:val="center"/>
          </w:tcPr>
          <w:p w14:paraId="6FA96C80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pleja (Baja)</w:t>
            </w:r>
          </w:p>
        </w:tc>
      </w:tr>
      <w:tr w:rsidR="003C0B6B" w:rsidRPr="00EE3EDD" w14:paraId="2AE486A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22924A9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4F701B18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0" w:type="auto"/>
            <w:vAlign w:val="center"/>
          </w:tcPr>
          <w:p w14:paraId="1ACC4E4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</w:tr>
    </w:tbl>
    <w:p w14:paraId="39BA40E0" w14:textId="77777777" w:rsidR="003C0B6B" w:rsidRPr="003C0B6B" w:rsidRDefault="003C0B6B" w:rsidP="003C0B6B"/>
    <w:p w14:paraId="50B2865F" w14:textId="77777777" w:rsidR="003C0B6B" w:rsidRDefault="003C0B6B" w:rsidP="003C0B6B"/>
    <w:p w14:paraId="7E1C3977" w14:textId="77777777" w:rsidR="003C0B6B" w:rsidRDefault="003C0B6B" w:rsidP="003C0B6B"/>
    <w:p w14:paraId="69384123" w14:textId="77777777" w:rsidR="003C0B6B" w:rsidRDefault="003C0B6B" w:rsidP="003C0B6B"/>
    <w:p w14:paraId="4732DA50" w14:textId="77777777" w:rsidR="003C0B6B" w:rsidRDefault="003C0B6B" w:rsidP="003C0B6B"/>
    <w:p w14:paraId="3D761975" w14:textId="77777777" w:rsidR="003C0B6B" w:rsidRDefault="003C0B6B" w:rsidP="003C0B6B"/>
    <w:p w14:paraId="10A1DF5C" w14:textId="77777777" w:rsidR="003C0B6B" w:rsidRDefault="003C0B6B" w:rsidP="003C0B6B"/>
    <w:p w14:paraId="555B9BEE" w14:textId="77777777" w:rsidR="003C0B6B" w:rsidRDefault="003C0B6B" w:rsidP="003C0B6B"/>
    <w:p w14:paraId="7D46E4A3" w14:textId="77777777" w:rsidR="003C0B6B" w:rsidRDefault="003C0B6B" w:rsidP="003C0B6B"/>
    <w:p w14:paraId="55423338" w14:textId="77777777" w:rsidR="003C0B6B" w:rsidRDefault="003C0B6B" w:rsidP="003C0B6B"/>
    <w:p w14:paraId="799A2B79" w14:textId="77777777" w:rsidR="003C0B6B" w:rsidRDefault="003C0B6B" w:rsidP="003C0B6B"/>
    <w:p w14:paraId="7278D366" w14:textId="77777777" w:rsidR="003C0B6B" w:rsidRDefault="003C0B6B" w:rsidP="003C0B6B"/>
    <w:p w14:paraId="311BC2EA" w14:textId="2D402252" w:rsidR="003C0B6B" w:rsidRDefault="003C0B6B" w:rsidP="003C0B6B">
      <w:pPr>
        <w:pStyle w:val="Ttulo1"/>
      </w:pPr>
      <w:r>
        <w:lastRenderedPageBreak/>
        <w:t>AKOOL</w:t>
      </w:r>
    </w:p>
    <w:p w14:paraId="77E66FA7" w14:textId="77777777" w:rsidR="003C0B6B" w:rsidRDefault="003C0B6B" w:rsidP="003C0B6B"/>
    <w:tbl>
      <w:tblPr>
        <w:tblStyle w:val="Tabladecuadrcula4"/>
        <w:tblW w:w="10210" w:type="dxa"/>
        <w:tblInd w:w="-576" w:type="dxa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902"/>
        <w:gridCol w:w="2685"/>
        <w:gridCol w:w="2685"/>
        <w:gridCol w:w="1938"/>
      </w:tblGrid>
      <w:tr w:rsidR="003C0B6B" w:rsidRPr="00EE3EDD" w14:paraId="68F82446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B8F34D3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1FEA77EB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RO</w:t>
            </w:r>
          </w:p>
        </w:tc>
        <w:tc>
          <w:tcPr>
            <w:tcW w:w="0" w:type="auto"/>
            <w:vAlign w:val="center"/>
          </w:tcPr>
          <w:p w14:paraId="0107301E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proofErr w:type="gramStart"/>
            <w:r>
              <w:rPr>
                <w:rFonts w:ascii="Georgia" w:eastAsia="Georgia" w:hAnsi="Georgia" w:cs="Georgia"/>
                <w:sz w:val="24"/>
                <w:szCs w:val="24"/>
              </w:rPr>
              <w:t>PRO MAX</w:t>
            </w:r>
            <w:proofErr w:type="gramEnd"/>
          </w:p>
        </w:tc>
        <w:tc>
          <w:tcPr>
            <w:tcW w:w="1938" w:type="dxa"/>
          </w:tcPr>
          <w:p w14:paraId="0BCD95CA" w14:textId="77777777" w:rsidR="003C0B6B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STUDIO</w:t>
            </w:r>
          </w:p>
        </w:tc>
      </w:tr>
      <w:tr w:rsidR="003C0B6B" w:rsidRPr="00EE3EDD" w14:paraId="382F14EA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294781F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paquete anual, pago mensual)</w:t>
            </w:r>
          </w:p>
        </w:tc>
        <w:tc>
          <w:tcPr>
            <w:tcW w:w="0" w:type="auto"/>
            <w:vAlign w:val="center"/>
          </w:tcPr>
          <w:p w14:paraId="64D10198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8.47 €</w:t>
            </w:r>
          </w:p>
        </w:tc>
        <w:tc>
          <w:tcPr>
            <w:tcW w:w="0" w:type="auto"/>
            <w:vAlign w:val="center"/>
          </w:tcPr>
          <w:p w14:paraId="4137173C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9.48 €</w:t>
            </w:r>
          </w:p>
        </w:tc>
        <w:tc>
          <w:tcPr>
            <w:tcW w:w="1938" w:type="dxa"/>
            <w:vAlign w:val="center"/>
          </w:tcPr>
          <w:p w14:paraId="79832BAA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07.83</w:t>
            </w:r>
          </w:p>
        </w:tc>
      </w:tr>
      <w:tr w:rsidR="003C0B6B" w:rsidRPr="00EE3EDD" w14:paraId="27453F62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422E1A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62EF4DC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0" w:type="auto"/>
            <w:vAlign w:val="center"/>
          </w:tcPr>
          <w:p w14:paraId="1188675A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4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1938" w:type="dxa"/>
            <w:vAlign w:val="center"/>
          </w:tcPr>
          <w:p w14:paraId="38F19747" w14:textId="77777777" w:rsidR="003C0B6B" w:rsidRDefault="003C0B6B" w:rsidP="00D52D74">
            <w:pPr>
              <w:ind w:left="708" w:hanging="708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20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3726C76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69D5C1C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7DE358EA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6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0" w:type="auto"/>
            <w:vAlign w:val="center"/>
          </w:tcPr>
          <w:p w14:paraId="15D6F26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34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1938" w:type="dxa"/>
            <w:vAlign w:val="center"/>
          </w:tcPr>
          <w:p w14:paraId="721F55AD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200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27278EFA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5BBC60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6FA9DD8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62A55B9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1938" w:type="dxa"/>
            <w:vAlign w:val="center"/>
          </w:tcPr>
          <w:p w14:paraId="7CB782F3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15CE8CB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3A4D97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5637C9D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35469FC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1938" w:type="dxa"/>
            <w:vAlign w:val="center"/>
          </w:tcPr>
          <w:p w14:paraId="716DA136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371E90E5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F99C01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15E2A370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32A4C7B2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1938" w:type="dxa"/>
            <w:vAlign w:val="center"/>
          </w:tcPr>
          <w:p w14:paraId="768DC07E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0124C228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AA9630E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3F49DCF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0FAEB12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1938" w:type="dxa"/>
            <w:vAlign w:val="center"/>
          </w:tcPr>
          <w:p w14:paraId="3BCEA1DF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3C0B6B" w:rsidRPr="00EE3EDD" w14:paraId="6D298C5F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A39195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7B8E5A99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 / 4K</w:t>
            </w:r>
          </w:p>
        </w:tc>
        <w:tc>
          <w:tcPr>
            <w:tcW w:w="0" w:type="auto"/>
            <w:vAlign w:val="center"/>
          </w:tcPr>
          <w:p w14:paraId="1F36A149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 / 4K</w:t>
            </w:r>
          </w:p>
        </w:tc>
        <w:tc>
          <w:tcPr>
            <w:tcW w:w="1938" w:type="dxa"/>
            <w:vAlign w:val="center"/>
          </w:tcPr>
          <w:p w14:paraId="0DD6312F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 / 4K</w:t>
            </w:r>
          </w:p>
        </w:tc>
      </w:tr>
      <w:tr w:rsidR="003C0B6B" w:rsidRPr="00EE3EDD" w14:paraId="241B4C9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DFB1078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53B3C47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32846F88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1938" w:type="dxa"/>
            <w:vAlign w:val="center"/>
          </w:tcPr>
          <w:p w14:paraId="1DB782A2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4B7DC475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56A24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049CAB68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297109"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Alto</w:t>
            </w:r>
            <w:r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*</w:t>
            </w:r>
          </w:p>
        </w:tc>
        <w:tc>
          <w:tcPr>
            <w:tcW w:w="0" w:type="auto"/>
            <w:vAlign w:val="center"/>
          </w:tcPr>
          <w:p w14:paraId="096862F1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297109"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Alto</w:t>
            </w:r>
            <w:r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*</w:t>
            </w:r>
          </w:p>
        </w:tc>
        <w:tc>
          <w:tcPr>
            <w:tcW w:w="1938" w:type="dxa"/>
            <w:vAlign w:val="center"/>
          </w:tcPr>
          <w:p w14:paraId="04A866D6" w14:textId="77777777" w:rsidR="003C0B6B" w:rsidRPr="00297109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 w:rsidRPr="00297109"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Alto</w:t>
            </w:r>
            <w:r>
              <w:rPr>
                <w:rFonts w:ascii="Georgia" w:eastAsia="Georgia" w:hAnsi="Georgia" w:cs="Georgia"/>
                <w:color w:val="00B0F0"/>
                <w:sz w:val="18"/>
                <w:szCs w:val="18"/>
              </w:rPr>
              <w:t>*</w:t>
            </w:r>
          </w:p>
        </w:tc>
      </w:tr>
      <w:tr w:rsidR="003C0B6B" w:rsidRPr="00EE3EDD" w14:paraId="39542348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E6967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53283F62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60 (60 fotos)</w:t>
            </w:r>
          </w:p>
        </w:tc>
        <w:tc>
          <w:tcPr>
            <w:tcW w:w="0" w:type="auto"/>
            <w:vAlign w:val="center"/>
          </w:tcPr>
          <w:p w14:paraId="4A1463C0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60 (100 fotos)</w:t>
            </w:r>
          </w:p>
        </w:tc>
        <w:tc>
          <w:tcPr>
            <w:tcW w:w="1938" w:type="dxa"/>
            <w:vAlign w:val="center"/>
          </w:tcPr>
          <w:p w14:paraId="0B438BBA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60 (500 fotos)</w:t>
            </w:r>
          </w:p>
        </w:tc>
      </w:tr>
      <w:tr w:rsidR="003C0B6B" w:rsidRPr="00EE3EDD" w14:paraId="77C0007C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BDA4A4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3060B726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  <w:tc>
          <w:tcPr>
            <w:tcW w:w="0" w:type="auto"/>
            <w:vAlign w:val="center"/>
          </w:tcPr>
          <w:p w14:paraId="095F048D" w14:textId="77777777" w:rsidR="003C0B6B" w:rsidRPr="007F78E7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</w:t>
            </w:r>
          </w:p>
        </w:tc>
        <w:tc>
          <w:tcPr>
            <w:tcW w:w="1938" w:type="dxa"/>
            <w:vAlign w:val="center"/>
          </w:tcPr>
          <w:p w14:paraId="1D3E3D3D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</w:t>
            </w:r>
          </w:p>
        </w:tc>
      </w:tr>
      <w:tr w:rsidR="003C0B6B" w:rsidRPr="00EE3EDD" w14:paraId="7B91BA17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BDF7F26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681D9012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0" w:type="auto"/>
            <w:vAlign w:val="center"/>
          </w:tcPr>
          <w:p w14:paraId="512CF661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1938" w:type="dxa"/>
            <w:vAlign w:val="center"/>
          </w:tcPr>
          <w:p w14:paraId="44F4BA09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</w:tr>
      <w:tr w:rsidR="003C0B6B" w:rsidRPr="00EE3EDD" w14:paraId="55ABE4E2" w14:textId="77777777" w:rsidTr="00D52D7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09D07DB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43432E01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348C737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1938" w:type="dxa"/>
            <w:vAlign w:val="center"/>
          </w:tcPr>
          <w:p w14:paraId="1A0F3D35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EE9C77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E789FA6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34916C3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49F1235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1938" w:type="dxa"/>
            <w:vAlign w:val="center"/>
          </w:tcPr>
          <w:p w14:paraId="42E5A4A3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3D482296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9973B82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69D2EB7A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55</w:t>
            </w:r>
          </w:p>
        </w:tc>
        <w:tc>
          <w:tcPr>
            <w:tcW w:w="0" w:type="auto"/>
            <w:vAlign w:val="center"/>
          </w:tcPr>
          <w:p w14:paraId="5BA08DD2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55</w:t>
            </w:r>
          </w:p>
        </w:tc>
        <w:tc>
          <w:tcPr>
            <w:tcW w:w="1938" w:type="dxa"/>
            <w:vAlign w:val="center"/>
          </w:tcPr>
          <w:p w14:paraId="396D9DB6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55</w:t>
            </w:r>
          </w:p>
        </w:tc>
      </w:tr>
      <w:tr w:rsidR="003C0B6B" w:rsidRPr="00EE3EDD" w14:paraId="18D274A6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363BBAC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74236D8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0E2DCF2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1938" w:type="dxa"/>
            <w:vAlign w:val="center"/>
          </w:tcPr>
          <w:p w14:paraId="0E70CF6E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699FB8D3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CD1B4EF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74170A3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32F0C910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1938" w:type="dxa"/>
            <w:vAlign w:val="center"/>
          </w:tcPr>
          <w:p w14:paraId="5A5E2AE0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71B03791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82749C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3AC0451C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7D28251A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1938" w:type="dxa"/>
            <w:vAlign w:val="center"/>
          </w:tcPr>
          <w:p w14:paraId="08243FCC" w14:textId="77777777" w:rsidR="003C0B6B" w:rsidRDefault="003C0B6B" w:rsidP="00D52D7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</w:tr>
      <w:tr w:rsidR="003C0B6B" w:rsidRPr="00EE3EDD" w14:paraId="3DB09591" w14:textId="77777777" w:rsidTr="00D52D7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050BA4D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0407E2EF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0" w:type="auto"/>
            <w:vAlign w:val="center"/>
          </w:tcPr>
          <w:p w14:paraId="3D999ED3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1938" w:type="dxa"/>
            <w:vAlign w:val="center"/>
          </w:tcPr>
          <w:p w14:paraId="496EE0BD" w14:textId="77777777" w:rsidR="003C0B6B" w:rsidRDefault="003C0B6B" w:rsidP="00D52D7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</w:tr>
    </w:tbl>
    <w:p w14:paraId="2F9AAA97" w14:textId="77777777" w:rsidR="003C0B6B" w:rsidRPr="003C0B6B" w:rsidRDefault="003C0B6B" w:rsidP="003C0B6B"/>
    <w:p w14:paraId="26F21BA8" w14:textId="77777777" w:rsidR="003C0B6B" w:rsidRDefault="003C0B6B" w:rsidP="003C0B6B"/>
    <w:p w14:paraId="4F879382" w14:textId="77777777" w:rsidR="003C0B6B" w:rsidRDefault="003C0B6B" w:rsidP="003C0B6B"/>
    <w:p w14:paraId="7B4E2859" w14:textId="77777777" w:rsidR="003C0B6B" w:rsidRDefault="003C0B6B" w:rsidP="003C0B6B"/>
    <w:p w14:paraId="39505473" w14:textId="77777777" w:rsidR="003C0B6B" w:rsidRDefault="003C0B6B" w:rsidP="003C0B6B"/>
    <w:p w14:paraId="657448F9" w14:textId="77777777" w:rsidR="003C0B6B" w:rsidRDefault="003C0B6B" w:rsidP="003C0B6B"/>
    <w:p w14:paraId="2B941628" w14:textId="77777777" w:rsidR="003C0B6B" w:rsidRDefault="003C0B6B" w:rsidP="003C0B6B"/>
    <w:p w14:paraId="3189D791" w14:textId="77777777" w:rsidR="003C0B6B" w:rsidRDefault="003C0B6B" w:rsidP="003C0B6B"/>
    <w:p w14:paraId="276CD15B" w14:textId="77777777" w:rsidR="003C0B6B" w:rsidRDefault="003C0B6B" w:rsidP="003C0B6B"/>
    <w:p w14:paraId="190DCF98" w14:textId="77777777" w:rsidR="003C0B6B" w:rsidRDefault="003C0B6B" w:rsidP="003C0B6B"/>
    <w:p w14:paraId="52154045" w14:textId="150D1990" w:rsidR="003C0B6B" w:rsidRDefault="003C0B6B" w:rsidP="003C0B6B">
      <w:pPr>
        <w:pStyle w:val="Ttulo1"/>
      </w:pPr>
      <w:proofErr w:type="spellStart"/>
      <w:r>
        <w:lastRenderedPageBreak/>
        <w:t>Vidnoz</w:t>
      </w:r>
      <w:proofErr w:type="spellEnd"/>
    </w:p>
    <w:p w14:paraId="3C8EBD07" w14:textId="77777777" w:rsidR="003C0B6B" w:rsidRDefault="003C0B6B" w:rsidP="003C0B6B"/>
    <w:tbl>
      <w:tblPr>
        <w:tblStyle w:val="Tabladecuadrcula4"/>
        <w:tblW w:w="8272" w:type="dxa"/>
        <w:jc w:val="center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902"/>
        <w:gridCol w:w="2685"/>
        <w:gridCol w:w="2685"/>
      </w:tblGrid>
      <w:tr w:rsidR="003C0B6B" w:rsidRPr="00EE3EDD" w14:paraId="482E7D41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F4B5EE3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2983DFE4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RO</w:t>
            </w:r>
          </w:p>
        </w:tc>
        <w:tc>
          <w:tcPr>
            <w:tcW w:w="0" w:type="auto"/>
            <w:vAlign w:val="center"/>
          </w:tcPr>
          <w:p w14:paraId="4330F4DC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ESCALA</w:t>
            </w:r>
          </w:p>
        </w:tc>
      </w:tr>
      <w:tr w:rsidR="003C0B6B" w:rsidRPr="00EE3EDD" w14:paraId="385808CC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A87FE94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se paga por mes)</w:t>
            </w:r>
          </w:p>
        </w:tc>
        <w:tc>
          <w:tcPr>
            <w:tcW w:w="0" w:type="auto"/>
            <w:vAlign w:val="center"/>
          </w:tcPr>
          <w:p w14:paraId="0E3E570D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69.27€ (1000 créditos)</w:t>
            </w:r>
          </w:p>
        </w:tc>
        <w:tc>
          <w:tcPr>
            <w:tcW w:w="0" w:type="auto"/>
            <w:vAlign w:val="center"/>
          </w:tcPr>
          <w:p w14:paraId="089E34B0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62.16€ (6000 créditos)</w:t>
            </w:r>
          </w:p>
        </w:tc>
      </w:tr>
      <w:tr w:rsidR="003C0B6B" w:rsidRPr="00EE3EDD" w14:paraId="18B41FD9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456512E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1E7507BD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25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0" w:type="auto"/>
            <w:vAlign w:val="center"/>
          </w:tcPr>
          <w:p w14:paraId="0AB68FB7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150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04290F30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1367C6E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3250756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center"/>
          </w:tcPr>
          <w:p w14:paraId="53B5E543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3C0B6B" w:rsidRPr="00EE3EDD" w14:paraId="07E0CDBD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3861BB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2C0A0CB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1897854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07B61688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6417013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27756D62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5EF21254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60BF829A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F8B161A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45DBD436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1D6903B2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234C68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E023DF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270FF56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  <w:tc>
          <w:tcPr>
            <w:tcW w:w="0" w:type="auto"/>
            <w:vAlign w:val="center"/>
          </w:tcPr>
          <w:p w14:paraId="2A469E54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Depende de la resolución de la imagen subida.</w:t>
            </w:r>
          </w:p>
        </w:tc>
      </w:tr>
      <w:tr w:rsidR="003C0B6B" w:rsidRPr="00EE3EDD" w14:paraId="184DB2E6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DB1AE04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546DC27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11CA488B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0FAEF761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7D4D015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3A3FAE1D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38076B5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4E188A23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54EBE0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42E9CD96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DA7568">
              <w:rPr>
                <w:rFonts w:ascii="Georgia" w:eastAsia="Georgia" w:hAnsi="Georgia" w:cs="Georgia"/>
                <w:color w:val="FFC000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1E80CBD6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DA7568">
              <w:rPr>
                <w:rFonts w:ascii="Georgia" w:eastAsia="Georgia" w:hAnsi="Georgia" w:cs="Georgia"/>
                <w:color w:val="FFC000"/>
                <w:sz w:val="18"/>
                <w:szCs w:val="18"/>
              </w:rPr>
              <w:t>Normal</w:t>
            </w:r>
          </w:p>
        </w:tc>
      </w:tr>
      <w:tr w:rsidR="003C0B6B" w:rsidRPr="00EE3EDD" w14:paraId="2E2D3E92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783FC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06346235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50</w:t>
            </w:r>
          </w:p>
        </w:tc>
        <w:tc>
          <w:tcPr>
            <w:tcW w:w="0" w:type="auto"/>
            <w:vAlign w:val="center"/>
          </w:tcPr>
          <w:p w14:paraId="22A850B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50</w:t>
            </w:r>
          </w:p>
        </w:tc>
      </w:tr>
      <w:tr w:rsidR="003C0B6B" w:rsidRPr="00EE3EDD" w14:paraId="7F2815AB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C62276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0424BDE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. Sólo fotos.</w:t>
            </w:r>
          </w:p>
        </w:tc>
        <w:tc>
          <w:tcPr>
            <w:tcW w:w="0" w:type="auto"/>
            <w:vAlign w:val="center"/>
          </w:tcPr>
          <w:p w14:paraId="1096AAEE" w14:textId="77777777" w:rsidR="003C0B6B" w:rsidRPr="007F78E7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. Sólo fotos</w:t>
            </w:r>
          </w:p>
        </w:tc>
      </w:tr>
      <w:tr w:rsidR="003C0B6B" w:rsidRPr="00EE3EDD" w14:paraId="6D2319F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D43D94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4C4B255D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0" w:type="auto"/>
            <w:vAlign w:val="center"/>
          </w:tcPr>
          <w:p w14:paraId="79E54F60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</w:tr>
      <w:tr w:rsidR="003C0B6B" w:rsidRPr="00EE3EDD" w14:paraId="4E9CBA2D" w14:textId="77777777" w:rsidTr="00D52D7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A8484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30EA08D7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1D61DE60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4619E47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D9F3E1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111EE2B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68EC237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3C4D20E4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A5ED80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5392C88E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  <w:tc>
          <w:tcPr>
            <w:tcW w:w="0" w:type="auto"/>
            <w:vAlign w:val="center"/>
          </w:tcPr>
          <w:p w14:paraId="4124D005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00</w:t>
            </w:r>
          </w:p>
        </w:tc>
      </w:tr>
      <w:tr w:rsidR="003C0B6B" w:rsidRPr="00EE3EDD" w14:paraId="28937AAF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5F392D5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1C54E493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7FD1A42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3C0B6B" w:rsidRPr="00EE3EDD" w14:paraId="2D435124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CD651A2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05068753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66823BF7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47A7E167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A8CA6D3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50E8B0D6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  <w:tc>
          <w:tcPr>
            <w:tcW w:w="0" w:type="auto"/>
            <w:vAlign w:val="center"/>
          </w:tcPr>
          <w:p w14:paraId="09D4E6D3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</w:tr>
      <w:tr w:rsidR="003C0B6B" w:rsidRPr="00EE3EDD" w14:paraId="48DDDDE9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7F0177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3967EBED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  <w:tc>
          <w:tcPr>
            <w:tcW w:w="0" w:type="auto"/>
            <w:vAlign w:val="center"/>
          </w:tcPr>
          <w:p w14:paraId="62D2B7B1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se especifica</w:t>
            </w:r>
          </w:p>
        </w:tc>
      </w:tr>
    </w:tbl>
    <w:p w14:paraId="704EEF9D" w14:textId="77777777" w:rsidR="003C0B6B" w:rsidRPr="003C0B6B" w:rsidRDefault="003C0B6B" w:rsidP="003C0B6B"/>
    <w:p w14:paraId="144F7913" w14:textId="77777777" w:rsidR="003C0B6B" w:rsidRDefault="003C0B6B" w:rsidP="003C0B6B"/>
    <w:p w14:paraId="0DDC28C8" w14:textId="77777777" w:rsidR="003C0B6B" w:rsidRDefault="003C0B6B" w:rsidP="003C0B6B"/>
    <w:p w14:paraId="5060692B" w14:textId="77777777" w:rsidR="003C0B6B" w:rsidRDefault="003C0B6B" w:rsidP="003C0B6B"/>
    <w:p w14:paraId="6E8B6FC3" w14:textId="77777777" w:rsidR="003C0B6B" w:rsidRDefault="003C0B6B" w:rsidP="003C0B6B"/>
    <w:p w14:paraId="47827F32" w14:textId="77777777" w:rsidR="003C0B6B" w:rsidRDefault="003C0B6B" w:rsidP="003C0B6B"/>
    <w:p w14:paraId="36409573" w14:textId="77777777" w:rsidR="003C0B6B" w:rsidRDefault="003C0B6B" w:rsidP="003C0B6B"/>
    <w:p w14:paraId="5A59C5F0" w14:textId="77777777" w:rsidR="003C0B6B" w:rsidRDefault="003C0B6B" w:rsidP="003C0B6B"/>
    <w:p w14:paraId="6C5ABC9C" w14:textId="77777777" w:rsidR="003C0B6B" w:rsidRDefault="003C0B6B" w:rsidP="003C0B6B"/>
    <w:p w14:paraId="2F9DF6EB" w14:textId="77777777" w:rsidR="003C0B6B" w:rsidRDefault="003C0B6B" w:rsidP="003C0B6B"/>
    <w:p w14:paraId="2959406E" w14:textId="77777777" w:rsidR="003C0B6B" w:rsidRDefault="003C0B6B" w:rsidP="003C0B6B"/>
    <w:p w14:paraId="7108E7F9" w14:textId="54FC50A2" w:rsidR="003C0B6B" w:rsidRDefault="003C0B6B" w:rsidP="003C0B6B">
      <w:pPr>
        <w:pStyle w:val="Ttulo1"/>
      </w:pPr>
      <w:proofErr w:type="spellStart"/>
      <w:r>
        <w:lastRenderedPageBreak/>
        <w:t>Pipio</w:t>
      </w:r>
      <w:proofErr w:type="spellEnd"/>
    </w:p>
    <w:tbl>
      <w:tblPr>
        <w:tblStyle w:val="Tabladecuadrcula4"/>
        <w:tblW w:w="8272" w:type="dxa"/>
        <w:jc w:val="center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322"/>
        <w:gridCol w:w="1876"/>
        <w:gridCol w:w="2074"/>
      </w:tblGrid>
      <w:tr w:rsidR="003C0B6B" w:rsidRPr="00EE3EDD" w14:paraId="39ED3ADB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2AA3F222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6E8CBC6B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RO</w:t>
            </w:r>
          </w:p>
        </w:tc>
        <w:tc>
          <w:tcPr>
            <w:tcW w:w="0" w:type="auto"/>
            <w:vAlign w:val="center"/>
          </w:tcPr>
          <w:p w14:paraId="28254C4F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TEAM</w:t>
            </w:r>
          </w:p>
        </w:tc>
      </w:tr>
      <w:tr w:rsidR="003C0B6B" w:rsidRPr="00EE3EDD" w14:paraId="0ED4C648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5CF7BA53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se paga por año, precio por mes)</w:t>
            </w:r>
          </w:p>
        </w:tc>
        <w:tc>
          <w:tcPr>
            <w:tcW w:w="0" w:type="auto"/>
            <w:vAlign w:val="center"/>
          </w:tcPr>
          <w:p w14:paraId="26B3E908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4.06€ (10 créditos)</w:t>
            </w:r>
          </w:p>
        </w:tc>
        <w:tc>
          <w:tcPr>
            <w:tcW w:w="0" w:type="auto"/>
            <w:vAlign w:val="center"/>
          </w:tcPr>
          <w:p w14:paraId="5EFF9A71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505.11€ (500 créditos)</w:t>
            </w:r>
          </w:p>
        </w:tc>
      </w:tr>
      <w:tr w:rsidR="003C0B6B" w:rsidRPr="00EE3EDD" w14:paraId="71327EEC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3C77AD8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*</w:t>
            </w:r>
          </w:p>
        </w:tc>
        <w:tc>
          <w:tcPr>
            <w:tcW w:w="0" w:type="auto"/>
            <w:vAlign w:val="center"/>
          </w:tcPr>
          <w:p w14:paraId="66C07D45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  <w:tc>
          <w:tcPr>
            <w:tcW w:w="0" w:type="auto"/>
            <w:vAlign w:val="center"/>
          </w:tcPr>
          <w:p w14:paraId="0192A0E1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50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224CD240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93C23DD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5338AB87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  <w:tc>
          <w:tcPr>
            <w:tcW w:w="0" w:type="auto"/>
            <w:vAlign w:val="center"/>
          </w:tcPr>
          <w:p w14:paraId="40193681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3C0B6B" w:rsidRPr="00EE3EDD" w14:paraId="4264FAD4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82A9D7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15E8C61D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1E050A33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16E41193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F7689D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4C752175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449157DA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7D3B6D4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8303E7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2B39840B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588B6CA4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18E8ACFF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019C866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48299B64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7F3B16DA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43A356E3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31417998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37E29695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1080p</w:t>
            </w:r>
          </w:p>
        </w:tc>
        <w:tc>
          <w:tcPr>
            <w:tcW w:w="0" w:type="auto"/>
            <w:vAlign w:val="center"/>
          </w:tcPr>
          <w:p w14:paraId="0AB7AE3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k</w:t>
            </w:r>
          </w:p>
        </w:tc>
      </w:tr>
      <w:tr w:rsidR="003C0B6B" w:rsidRPr="00EE3EDD" w14:paraId="0241E089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C49134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4A76BD87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  <w:tc>
          <w:tcPr>
            <w:tcW w:w="0" w:type="auto"/>
            <w:vAlign w:val="center"/>
          </w:tcPr>
          <w:p w14:paraId="4851B963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 especificado</w:t>
            </w:r>
          </w:p>
        </w:tc>
      </w:tr>
      <w:tr w:rsidR="003C0B6B" w:rsidRPr="00EE3EDD" w14:paraId="5591814A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4FABE1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6F81B4D9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DA7568">
              <w:rPr>
                <w:rFonts w:ascii="Georgia" w:eastAsia="Georgia" w:hAnsi="Georgia" w:cs="Georgia"/>
                <w:color w:val="FFC000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5E03DF11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DA7568">
              <w:rPr>
                <w:rFonts w:ascii="Georgia" w:eastAsia="Georgia" w:hAnsi="Georgia" w:cs="Georgia"/>
                <w:color w:val="FFC000"/>
                <w:sz w:val="18"/>
                <w:szCs w:val="18"/>
              </w:rPr>
              <w:t>Normal</w:t>
            </w:r>
          </w:p>
        </w:tc>
      </w:tr>
      <w:tr w:rsidR="003C0B6B" w:rsidRPr="00EE3EDD" w14:paraId="635C3A84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19E63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5EA1F99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60</w:t>
            </w:r>
          </w:p>
        </w:tc>
        <w:tc>
          <w:tcPr>
            <w:tcW w:w="0" w:type="auto"/>
            <w:vAlign w:val="center"/>
          </w:tcPr>
          <w:p w14:paraId="06F0EA61" w14:textId="77777777" w:rsidR="003C0B6B" w:rsidRPr="007F78E7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60</w:t>
            </w:r>
          </w:p>
        </w:tc>
      </w:tr>
      <w:tr w:rsidR="003C0B6B" w:rsidRPr="00EE3EDD" w14:paraId="43100670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3DCB65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31B0BBAE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2</w:t>
            </w:r>
          </w:p>
        </w:tc>
        <w:tc>
          <w:tcPr>
            <w:tcW w:w="0" w:type="auto"/>
            <w:vAlign w:val="center"/>
          </w:tcPr>
          <w:p w14:paraId="641CE1D1" w14:textId="77777777" w:rsidR="003C0B6B" w:rsidRPr="007F78E7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2 </w:t>
            </w:r>
          </w:p>
        </w:tc>
      </w:tr>
      <w:tr w:rsidR="003C0B6B" w:rsidRPr="00EE3EDD" w14:paraId="624558D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8D3C5A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4F52CF77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40</w:t>
            </w:r>
          </w:p>
        </w:tc>
        <w:tc>
          <w:tcPr>
            <w:tcW w:w="0" w:type="auto"/>
            <w:vAlign w:val="center"/>
          </w:tcPr>
          <w:p w14:paraId="36EDF7BA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40</w:t>
            </w:r>
          </w:p>
        </w:tc>
      </w:tr>
      <w:tr w:rsidR="003C0B6B" w:rsidRPr="00EE3EDD" w14:paraId="5F48FFA1" w14:textId="77777777" w:rsidTr="00D52D7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6DE16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276D408E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  <w:tc>
          <w:tcPr>
            <w:tcW w:w="0" w:type="auto"/>
            <w:vAlign w:val="center"/>
          </w:tcPr>
          <w:p w14:paraId="25523F09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7FE83CD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83A8A5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6BE97DA8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  <w:tc>
          <w:tcPr>
            <w:tcW w:w="0" w:type="auto"/>
            <w:vAlign w:val="center"/>
          </w:tcPr>
          <w:p w14:paraId="77868D50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í</w:t>
            </w:r>
          </w:p>
        </w:tc>
      </w:tr>
      <w:tr w:rsidR="003C0B6B" w:rsidRPr="00EE3EDD" w14:paraId="7E1ABAED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B739513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6C2AA29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40</w:t>
            </w:r>
          </w:p>
        </w:tc>
        <w:tc>
          <w:tcPr>
            <w:tcW w:w="0" w:type="auto"/>
            <w:vAlign w:val="center"/>
          </w:tcPr>
          <w:p w14:paraId="3AAC4689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40</w:t>
            </w:r>
          </w:p>
        </w:tc>
      </w:tr>
      <w:tr w:rsidR="003C0B6B" w:rsidRPr="00EE3EDD" w14:paraId="766432F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6282090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31A190B0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  <w:tc>
          <w:tcPr>
            <w:tcW w:w="0" w:type="auto"/>
            <w:vAlign w:val="center"/>
          </w:tcPr>
          <w:p w14:paraId="1E38716D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3C0B6B" w:rsidRPr="00EE3EDD" w14:paraId="1F539584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D0536A7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4C0E929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  <w:tc>
          <w:tcPr>
            <w:tcW w:w="0" w:type="auto"/>
            <w:vAlign w:val="center"/>
          </w:tcPr>
          <w:p w14:paraId="661A7050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53B06F3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9BA45F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41FDABED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  <w:tc>
          <w:tcPr>
            <w:tcW w:w="0" w:type="auto"/>
            <w:vAlign w:val="center"/>
          </w:tcPr>
          <w:p w14:paraId="3BB96DA7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Baja</w:t>
            </w:r>
          </w:p>
        </w:tc>
      </w:tr>
      <w:tr w:rsidR="003C0B6B" w:rsidRPr="00EE3EDD" w14:paraId="09778E48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A8739E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036842ED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rmal</w:t>
            </w:r>
          </w:p>
        </w:tc>
        <w:tc>
          <w:tcPr>
            <w:tcW w:w="0" w:type="auto"/>
            <w:vAlign w:val="center"/>
          </w:tcPr>
          <w:p w14:paraId="51DC3F5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</w:tbl>
    <w:p w14:paraId="41E288B9" w14:textId="77777777" w:rsidR="003C0B6B" w:rsidRPr="003C0B6B" w:rsidRDefault="003C0B6B" w:rsidP="003C0B6B"/>
    <w:p w14:paraId="6777912A" w14:textId="77777777" w:rsidR="003C0B6B" w:rsidRDefault="003C0B6B" w:rsidP="003C0B6B"/>
    <w:p w14:paraId="6EE46C05" w14:textId="77777777" w:rsidR="003C0B6B" w:rsidRDefault="003C0B6B" w:rsidP="003C0B6B"/>
    <w:p w14:paraId="3F3A24AD" w14:textId="77777777" w:rsidR="003C0B6B" w:rsidRDefault="003C0B6B" w:rsidP="003C0B6B"/>
    <w:p w14:paraId="24322243" w14:textId="77777777" w:rsidR="003C0B6B" w:rsidRDefault="003C0B6B" w:rsidP="003C0B6B"/>
    <w:p w14:paraId="2185C0FC" w14:textId="77777777" w:rsidR="003C0B6B" w:rsidRDefault="003C0B6B" w:rsidP="003C0B6B"/>
    <w:p w14:paraId="4D0CB91D" w14:textId="77777777" w:rsidR="003C0B6B" w:rsidRDefault="003C0B6B" w:rsidP="003C0B6B"/>
    <w:p w14:paraId="6BDC5711" w14:textId="77777777" w:rsidR="003C0B6B" w:rsidRDefault="003C0B6B" w:rsidP="003C0B6B"/>
    <w:p w14:paraId="00212FE4" w14:textId="77777777" w:rsidR="003C0B6B" w:rsidRDefault="003C0B6B" w:rsidP="003C0B6B"/>
    <w:p w14:paraId="1AB19090" w14:textId="77777777" w:rsidR="003C0B6B" w:rsidRDefault="003C0B6B" w:rsidP="003C0B6B"/>
    <w:p w14:paraId="0DA24EEA" w14:textId="77777777" w:rsidR="003C0B6B" w:rsidRDefault="003C0B6B" w:rsidP="003C0B6B"/>
    <w:p w14:paraId="4DA22CB1" w14:textId="77777777" w:rsidR="003C0B6B" w:rsidRDefault="003C0B6B" w:rsidP="003C0B6B"/>
    <w:p w14:paraId="536DC2E1" w14:textId="77777777" w:rsidR="003C0B6B" w:rsidRDefault="003C0B6B" w:rsidP="003C0B6B"/>
    <w:p w14:paraId="2C87D81A" w14:textId="77777777" w:rsidR="003C0B6B" w:rsidRDefault="003C0B6B" w:rsidP="003C0B6B"/>
    <w:p w14:paraId="624987AE" w14:textId="0F2BF475" w:rsidR="003C0B6B" w:rsidRDefault="003C0B6B" w:rsidP="003C0B6B">
      <w:pPr>
        <w:pStyle w:val="Ttulo1"/>
      </w:pPr>
      <w:proofErr w:type="spellStart"/>
      <w:r>
        <w:lastRenderedPageBreak/>
        <w:t>Creatify</w:t>
      </w:r>
      <w:proofErr w:type="spellEnd"/>
    </w:p>
    <w:p w14:paraId="76659E21" w14:textId="77777777" w:rsidR="003C0B6B" w:rsidRDefault="003C0B6B" w:rsidP="003C0B6B"/>
    <w:tbl>
      <w:tblPr>
        <w:tblStyle w:val="Tabladecuadrcula4"/>
        <w:tblW w:w="6227" w:type="dxa"/>
        <w:jc w:val="center"/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76"/>
        <w:gridCol w:w="2051"/>
      </w:tblGrid>
      <w:tr w:rsidR="003C0B6B" w:rsidRPr="00EE3EDD" w14:paraId="7E51105C" w14:textId="77777777" w:rsidTr="00D52D7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743091F" w14:textId="77777777" w:rsidR="003C0B6B" w:rsidRPr="00EE3EDD" w:rsidRDefault="003C0B6B" w:rsidP="00D52D74">
            <w:pPr>
              <w:rPr>
                <w:rFonts w:ascii="Georgia" w:eastAsia="Georgia" w:hAnsi="Georgia" w:cs="Georgia"/>
                <w:b w:val="0"/>
                <w:bCs w:val="0"/>
                <w:sz w:val="24"/>
                <w:szCs w:val="24"/>
              </w:rPr>
            </w:pPr>
            <w:r w:rsidRPr="003A6305">
              <w:rPr>
                <w:rFonts w:ascii="Georgia" w:eastAsia="Georgia" w:hAnsi="Georgia" w:cs="Georgia"/>
                <w:sz w:val="24"/>
                <w:szCs w:val="24"/>
              </w:rPr>
              <w:t>Parámetro</w:t>
            </w:r>
          </w:p>
        </w:tc>
        <w:tc>
          <w:tcPr>
            <w:tcW w:w="0" w:type="auto"/>
            <w:vAlign w:val="center"/>
          </w:tcPr>
          <w:p w14:paraId="01C1AE87" w14:textId="77777777" w:rsidR="003C0B6B" w:rsidRPr="00EE3EDD" w:rsidRDefault="003C0B6B" w:rsidP="00D52D7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24"/>
                <w:szCs w:val="24"/>
              </w:rPr>
            </w:pPr>
            <w:r>
              <w:rPr>
                <w:rFonts w:ascii="Georgia" w:eastAsia="Georgia" w:hAnsi="Georgia" w:cs="Georgia"/>
                <w:sz w:val="24"/>
                <w:szCs w:val="24"/>
              </w:rPr>
              <w:t>PRO</w:t>
            </w:r>
          </w:p>
        </w:tc>
      </w:tr>
      <w:tr w:rsidR="003C0B6B" w:rsidRPr="00EE3EDD" w14:paraId="142C0BF4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06ED96C8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Precios (se paga por año, precio por mes)</w:t>
            </w:r>
          </w:p>
        </w:tc>
        <w:tc>
          <w:tcPr>
            <w:tcW w:w="0" w:type="auto"/>
            <w:vAlign w:val="center"/>
          </w:tcPr>
          <w:p w14:paraId="63BE3CB6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2.97€ (2400 créditos)</w:t>
            </w:r>
          </w:p>
        </w:tc>
      </w:tr>
      <w:tr w:rsidR="003C0B6B" w:rsidRPr="00EE3EDD" w14:paraId="029905F8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8D35073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de vídeo consumible al mes</w:t>
            </w:r>
          </w:p>
        </w:tc>
        <w:tc>
          <w:tcPr>
            <w:tcW w:w="0" w:type="auto"/>
            <w:vAlign w:val="center"/>
          </w:tcPr>
          <w:p w14:paraId="5DC2508C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2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71B9BC20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386BF47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Tiempo de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sumible al mes</w:t>
            </w:r>
          </w:p>
        </w:tc>
        <w:tc>
          <w:tcPr>
            <w:tcW w:w="0" w:type="auto"/>
            <w:vAlign w:val="center"/>
          </w:tcPr>
          <w:p w14:paraId="2364EBE0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-</w:t>
            </w:r>
          </w:p>
        </w:tc>
      </w:tr>
      <w:tr w:rsidR="003C0B6B" w:rsidRPr="00EE3EDD" w14:paraId="08190060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D7309F6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Tiene </w:t>
            </w:r>
            <w:proofErr w:type="spellStart"/>
            <w:r w:rsidRPr="007F78E7"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</w:p>
        </w:tc>
        <w:tc>
          <w:tcPr>
            <w:tcW w:w="0" w:type="auto"/>
            <w:vAlign w:val="center"/>
          </w:tcPr>
          <w:p w14:paraId="415229C3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4B28598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23010E2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Streaming</w:t>
            </w:r>
            <w:proofErr w:type="spellEnd"/>
            <w:r>
              <w:rPr>
                <w:rFonts w:ascii="Georgia" w:eastAsia="Georgia" w:hAnsi="Georgia" w:cs="Georgia"/>
                <w:sz w:val="18"/>
                <w:szCs w:val="18"/>
              </w:rPr>
              <w:t xml:space="preserve"> con SDK</w:t>
            </w:r>
          </w:p>
        </w:tc>
        <w:tc>
          <w:tcPr>
            <w:tcW w:w="0" w:type="auto"/>
            <w:vAlign w:val="center"/>
          </w:tcPr>
          <w:p w14:paraId="490475CF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5A4DAA27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5FF1C8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ne traducción de video</w:t>
            </w:r>
          </w:p>
        </w:tc>
        <w:tc>
          <w:tcPr>
            <w:tcW w:w="0" w:type="auto"/>
            <w:vAlign w:val="center"/>
          </w:tcPr>
          <w:p w14:paraId="06F75A3E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59F13BDC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70858BC2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ideos de avatar basado en foto</w:t>
            </w:r>
          </w:p>
        </w:tc>
        <w:tc>
          <w:tcPr>
            <w:tcW w:w="0" w:type="auto"/>
            <w:vAlign w:val="center"/>
          </w:tcPr>
          <w:p w14:paraId="4E4F7967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0F62FC67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6923FCA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Resolución </w:t>
            </w:r>
            <w:r>
              <w:rPr>
                <w:rFonts w:ascii="Georgia" w:eastAsia="Georgia" w:hAnsi="Georgia" w:cs="Georgia"/>
                <w:sz w:val="18"/>
                <w:szCs w:val="18"/>
              </w:rPr>
              <w:t>vídeos avatar</w:t>
            </w:r>
          </w:p>
        </w:tc>
        <w:tc>
          <w:tcPr>
            <w:tcW w:w="0" w:type="auto"/>
            <w:vAlign w:val="center"/>
          </w:tcPr>
          <w:p w14:paraId="03A5EC32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4k</w:t>
            </w:r>
          </w:p>
        </w:tc>
      </w:tr>
      <w:tr w:rsidR="003C0B6B" w:rsidRPr="00EE3EDD" w14:paraId="04A9B7C1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379C4C5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Tiempo máximo de video</w:t>
            </w:r>
          </w:p>
        </w:tc>
        <w:tc>
          <w:tcPr>
            <w:tcW w:w="0" w:type="auto"/>
            <w:vAlign w:val="center"/>
          </w:tcPr>
          <w:p w14:paraId="517EB319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10 </w:t>
            </w:r>
            <w:proofErr w:type="spellStart"/>
            <w:r>
              <w:rPr>
                <w:rFonts w:ascii="Georgia" w:eastAsia="Georgia" w:hAnsi="Georgia" w:cs="Georgia"/>
                <w:sz w:val="18"/>
                <w:szCs w:val="18"/>
              </w:rPr>
              <w:t>mins</w:t>
            </w:r>
            <w:proofErr w:type="spellEnd"/>
          </w:p>
        </w:tc>
      </w:tr>
      <w:tr w:rsidR="003C0B6B" w:rsidRPr="00EE3EDD" w14:paraId="6ABD5BC3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DFB0947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Sincronización labial</w:t>
            </w:r>
          </w:p>
        </w:tc>
        <w:tc>
          <w:tcPr>
            <w:tcW w:w="0" w:type="auto"/>
            <w:vAlign w:val="center"/>
          </w:tcPr>
          <w:p w14:paraId="229FE267" w14:textId="77777777" w:rsidR="003C0B6B" w:rsidRPr="009D437A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color w:val="BF4E14" w:themeColor="accent2" w:themeShade="BF"/>
                <w:sz w:val="18"/>
                <w:szCs w:val="18"/>
              </w:rPr>
            </w:pPr>
            <w:r w:rsidRPr="00DA7568">
              <w:rPr>
                <w:rFonts w:ascii="Georgia" w:eastAsia="Georgia" w:hAnsi="Georgia" w:cs="Georgia"/>
                <w:color w:val="FFC000"/>
                <w:sz w:val="18"/>
                <w:szCs w:val="18"/>
              </w:rPr>
              <w:t>Normal</w:t>
            </w:r>
          </w:p>
        </w:tc>
      </w:tr>
      <w:tr w:rsidR="003C0B6B" w:rsidRPr="00EE3EDD" w14:paraId="7F0267AF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D763994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Número avatares</w:t>
            </w:r>
            <w:r>
              <w:rPr>
                <w:rFonts w:ascii="Georgia" w:eastAsia="Georgia" w:hAnsi="Georgia" w:cs="Georgia"/>
                <w:sz w:val="18"/>
                <w:szCs w:val="18"/>
              </w:rPr>
              <w:t xml:space="preserve"> </w:t>
            </w:r>
          </w:p>
        </w:tc>
        <w:tc>
          <w:tcPr>
            <w:tcW w:w="0" w:type="auto"/>
            <w:vAlign w:val="center"/>
          </w:tcPr>
          <w:p w14:paraId="3B8BD8A1" w14:textId="77777777" w:rsidR="003C0B6B" w:rsidRPr="007F78E7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700</w:t>
            </w:r>
          </w:p>
        </w:tc>
      </w:tr>
      <w:tr w:rsidR="003C0B6B" w:rsidRPr="00EE3EDD" w14:paraId="11729A73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50A48E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Avatares Personales </w:t>
            </w:r>
          </w:p>
        </w:tc>
        <w:tc>
          <w:tcPr>
            <w:tcW w:w="0" w:type="auto"/>
            <w:vAlign w:val="center"/>
          </w:tcPr>
          <w:p w14:paraId="22C5985B" w14:textId="77777777" w:rsidR="003C0B6B" w:rsidRPr="007F78E7" w:rsidRDefault="003C0B6B" w:rsidP="00D52D74">
            <w:pPr>
              <w:ind w:left="708" w:hanging="7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3</w:t>
            </w:r>
          </w:p>
        </w:tc>
      </w:tr>
      <w:tr w:rsidR="003C0B6B" w:rsidRPr="00EE3EDD" w14:paraId="2015DC85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9BFAE0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 xml:space="preserve">Voces </w:t>
            </w:r>
          </w:p>
        </w:tc>
        <w:tc>
          <w:tcPr>
            <w:tcW w:w="0" w:type="auto"/>
            <w:vAlign w:val="center"/>
          </w:tcPr>
          <w:p w14:paraId="1EF4600F" w14:textId="77777777" w:rsidR="003C0B6B" w:rsidRDefault="003C0B6B" w:rsidP="00D52D74">
            <w:pPr>
              <w:ind w:left="708" w:hanging="708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170</w:t>
            </w:r>
          </w:p>
        </w:tc>
      </w:tr>
      <w:tr w:rsidR="003C0B6B" w:rsidRPr="00EE3EDD" w14:paraId="1EE29C30" w14:textId="77777777" w:rsidTr="00D52D7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B98F38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Expresiones</w:t>
            </w:r>
            <w:r w:rsidRPr="007F78E7">
              <w:rPr>
                <w:rFonts w:ascii="Georgia" w:eastAsia="Georgia" w:hAnsi="Georgia" w:cs="Georgia"/>
                <w:sz w:val="18"/>
                <w:szCs w:val="18"/>
              </w:rPr>
              <w:t xml:space="preserve"> del avatar</w:t>
            </w:r>
          </w:p>
        </w:tc>
        <w:tc>
          <w:tcPr>
            <w:tcW w:w="0" w:type="auto"/>
            <w:vAlign w:val="center"/>
          </w:tcPr>
          <w:p w14:paraId="46B813F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434741A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8EA36B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lonado de voz</w:t>
            </w:r>
          </w:p>
        </w:tc>
        <w:tc>
          <w:tcPr>
            <w:tcW w:w="0" w:type="auto"/>
            <w:vAlign w:val="center"/>
          </w:tcPr>
          <w:p w14:paraId="592032BC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NO</w:t>
            </w:r>
          </w:p>
        </w:tc>
      </w:tr>
      <w:tr w:rsidR="003C0B6B" w:rsidRPr="00EE3EDD" w14:paraId="18C6D3BC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FAF2220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Idiomas soportados</w:t>
            </w:r>
          </w:p>
        </w:tc>
        <w:tc>
          <w:tcPr>
            <w:tcW w:w="0" w:type="auto"/>
            <w:vAlign w:val="center"/>
          </w:tcPr>
          <w:p w14:paraId="1CBCF9C6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+29</w:t>
            </w:r>
          </w:p>
        </w:tc>
      </w:tr>
      <w:tr w:rsidR="003C0B6B" w:rsidRPr="00EE3EDD" w14:paraId="7C09CFCE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EB58C9F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Entrada alternativa</w:t>
            </w:r>
          </w:p>
        </w:tc>
        <w:tc>
          <w:tcPr>
            <w:tcW w:w="0" w:type="auto"/>
            <w:vAlign w:val="center"/>
          </w:tcPr>
          <w:p w14:paraId="35E06184" w14:textId="77777777" w:rsidR="003C0B6B" w:rsidRPr="007F78E7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udio</w:t>
            </w:r>
          </w:p>
        </w:tc>
      </w:tr>
      <w:tr w:rsidR="003C0B6B" w:rsidRPr="00EE3EDD" w14:paraId="0A2544C2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  <w:hideMark/>
          </w:tcPr>
          <w:p w14:paraId="1F75FD49" w14:textId="77777777" w:rsidR="003C0B6B" w:rsidRPr="007F78E7" w:rsidRDefault="003C0B6B" w:rsidP="00D52D74">
            <w:pPr>
              <w:spacing w:after="160" w:line="259" w:lineRule="auto"/>
              <w:rPr>
                <w:rFonts w:ascii="Georgia" w:eastAsia="Georgia" w:hAnsi="Georgia" w:cs="Georgia"/>
                <w:sz w:val="18"/>
                <w:szCs w:val="18"/>
              </w:rPr>
            </w:pPr>
            <w:r w:rsidRPr="007F78E7">
              <w:rPr>
                <w:rFonts w:ascii="Georgia" w:eastAsia="Georgia" w:hAnsi="Georgia" w:cs="Georgia"/>
                <w:sz w:val="18"/>
                <w:szCs w:val="18"/>
              </w:rPr>
              <w:t>Licencia y uso comercial</w:t>
            </w:r>
          </w:p>
        </w:tc>
        <w:tc>
          <w:tcPr>
            <w:tcW w:w="0" w:type="auto"/>
            <w:vAlign w:val="center"/>
          </w:tcPr>
          <w:p w14:paraId="0C829F48" w14:textId="77777777" w:rsidR="003C0B6B" w:rsidRPr="007F78E7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omercial</w:t>
            </w:r>
          </w:p>
        </w:tc>
      </w:tr>
      <w:tr w:rsidR="003C0B6B" w:rsidRPr="00EE3EDD" w14:paraId="365149EB" w14:textId="77777777" w:rsidTr="00D52D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CB7169" w14:textId="77777777" w:rsidR="003C0B6B" w:rsidRPr="007F78E7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Calidad API (Documentación)</w:t>
            </w:r>
          </w:p>
        </w:tc>
        <w:tc>
          <w:tcPr>
            <w:tcW w:w="0" w:type="auto"/>
            <w:vAlign w:val="center"/>
          </w:tcPr>
          <w:p w14:paraId="61CAA60E" w14:textId="77777777" w:rsidR="003C0B6B" w:rsidRDefault="003C0B6B" w:rsidP="00D52D7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  <w:tr w:rsidR="003C0B6B" w:rsidRPr="00EE3EDD" w14:paraId="0B994091" w14:textId="77777777" w:rsidTr="00D52D74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78D8640" w14:textId="77777777" w:rsidR="003C0B6B" w:rsidRDefault="003C0B6B" w:rsidP="00D52D74">
            <w:pPr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Velocidad de generación de vídeo</w:t>
            </w:r>
          </w:p>
        </w:tc>
        <w:tc>
          <w:tcPr>
            <w:tcW w:w="0" w:type="auto"/>
            <w:vAlign w:val="center"/>
          </w:tcPr>
          <w:p w14:paraId="3B6422D6" w14:textId="77777777" w:rsidR="003C0B6B" w:rsidRDefault="003C0B6B" w:rsidP="00D52D7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Georgia" w:eastAsia="Georgia" w:hAnsi="Georgia" w:cs="Georgia"/>
                <w:sz w:val="18"/>
                <w:szCs w:val="18"/>
              </w:rPr>
            </w:pPr>
            <w:r>
              <w:rPr>
                <w:rFonts w:ascii="Georgia" w:eastAsia="Georgia" w:hAnsi="Georgia" w:cs="Georgia"/>
                <w:sz w:val="18"/>
                <w:szCs w:val="18"/>
              </w:rPr>
              <w:t>Alta</w:t>
            </w:r>
          </w:p>
        </w:tc>
      </w:tr>
    </w:tbl>
    <w:p w14:paraId="76A0F0CE" w14:textId="77777777" w:rsidR="003C0B6B" w:rsidRPr="003C0B6B" w:rsidRDefault="003C0B6B" w:rsidP="003C0B6B"/>
    <w:p w14:paraId="54126F6D" w14:textId="77777777" w:rsidR="003C0B6B" w:rsidRPr="003C0B6B" w:rsidRDefault="003C0B6B" w:rsidP="003C0B6B"/>
    <w:sectPr w:rsidR="003C0B6B" w:rsidRPr="003C0B6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154B"/>
    <w:rsid w:val="00092882"/>
    <w:rsid w:val="003C0B6B"/>
    <w:rsid w:val="00423604"/>
    <w:rsid w:val="0049423B"/>
    <w:rsid w:val="0050154B"/>
    <w:rsid w:val="005E3AEA"/>
    <w:rsid w:val="00D012FD"/>
    <w:rsid w:val="00FE4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8D2CC5"/>
  <w15:chartTrackingRefBased/>
  <w15:docId w15:val="{40F0D1D3-8C33-40AC-88A1-BE385C840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E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50154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50154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50154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50154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0154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0154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0154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0154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0154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0154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50154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50154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50154B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50154B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50154B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50154B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50154B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50154B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50154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50154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50154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50154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50154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50154B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50154B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50154B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50154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50154B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50154B"/>
    <w:rPr>
      <w:b/>
      <w:bCs/>
      <w:smallCaps/>
      <w:color w:val="0F4761" w:themeColor="accent1" w:themeShade="BF"/>
      <w:spacing w:val="5"/>
    </w:rPr>
  </w:style>
  <w:style w:type="table" w:styleId="Tabladecuadrcula4">
    <w:name w:val="Grid Table 4"/>
    <w:basedOn w:val="Tablanormal"/>
    <w:uiPriority w:val="49"/>
    <w:rsid w:val="00D012FD"/>
    <w:pPr>
      <w:spacing w:after="0" w:line="240" w:lineRule="auto"/>
    </w:pPr>
    <w:rPr>
      <w:kern w:val="0"/>
      <w14:ligatures w14:val="none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4</Pages>
  <Words>2665</Words>
  <Characters>14658</Characters>
  <Application>Microsoft Office Word</Application>
  <DocSecurity>0</DocSecurity>
  <Lines>122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el Carlos León Rivera</dc:creator>
  <cp:keywords/>
  <dc:description/>
  <cp:lastModifiedBy>Manuel Carlos León Rivera</cp:lastModifiedBy>
  <cp:revision>3</cp:revision>
  <dcterms:created xsi:type="dcterms:W3CDTF">2025-04-29T17:37:00Z</dcterms:created>
  <dcterms:modified xsi:type="dcterms:W3CDTF">2025-04-30T15:35:00Z</dcterms:modified>
</cp:coreProperties>
</file>